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FCA0505" w:rsidR="006305D7" w:rsidRPr="00340C42" w:rsidRDefault="006305D7" w:rsidP="000D73BB">
      <w:pPr>
        <w:pStyle w:val="NormalWeb"/>
        <w:spacing w:before="0" w:beforeAutospacing="0" w:after="0" w:afterAutospacing="0"/>
        <w:rPr>
          <w:rFonts w:asciiTheme="minorHAnsi" w:hAnsiTheme="minorHAnsi" w:cstheme="minorHAnsi"/>
          <w:color w:val="auto"/>
        </w:rPr>
      </w:pPr>
      <w:bookmarkStart w:id="0" w:name="_GoBack"/>
      <w:r w:rsidRPr="00340C42">
        <w:rPr>
          <w:rFonts w:asciiTheme="minorHAnsi" w:hAnsiTheme="minorHAnsi" w:cstheme="minorHAnsi"/>
          <w:b/>
          <w:bCs/>
          <w:color w:val="auto"/>
        </w:rPr>
        <w:t>TITLE:</w:t>
      </w:r>
      <w:r w:rsidRPr="00340C42">
        <w:rPr>
          <w:rFonts w:asciiTheme="minorHAnsi" w:hAnsiTheme="minorHAnsi" w:cstheme="minorHAnsi"/>
          <w:color w:val="auto"/>
        </w:rPr>
        <w:t xml:space="preserve"> </w:t>
      </w:r>
    </w:p>
    <w:p w14:paraId="2E300B21" w14:textId="69BA9E03" w:rsidR="007A4DD6" w:rsidRPr="00340C42" w:rsidRDefault="00D21E2F" w:rsidP="000D73BB">
      <w:pPr>
        <w:rPr>
          <w:color w:val="auto"/>
        </w:rPr>
      </w:pPr>
      <w:r w:rsidRPr="00340C42">
        <w:rPr>
          <w:color w:val="auto"/>
        </w:rPr>
        <w:t xml:space="preserve">Material formation of </w:t>
      </w:r>
      <w:r w:rsidR="00BD298C" w:rsidRPr="00340C42">
        <w:rPr>
          <w:color w:val="auto"/>
        </w:rPr>
        <w:t>Recombinant Spider Silks through Aqueous Solvation using Heat and Pressure</w:t>
      </w:r>
    </w:p>
    <w:p w14:paraId="1B156A98" w14:textId="77777777" w:rsidR="00D21E2F" w:rsidRPr="00340C42" w:rsidRDefault="00D21E2F" w:rsidP="000D73BB">
      <w:pPr>
        <w:rPr>
          <w:rFonts w:asciiTheme="minorHAnsi" w:hAnsiTheme="minorHAnsi" w:cstheme="minorHAnsi"/>
          <w:b/>
          <w:bCs/>
          <w:color w:val="auto"/>
        </w:rPr>
      </w:pPr>
    </w:p>
    <w:p w14:paraId="3D080DA3" w14:textId="221AEB41" w:rsidR="006305D7" w:rsidRPr="00340C42" w:rsidRDefault="006305D7" w:rsidP="000D73BB">
      <w:pPr>
        <w:rPr>
          <w:rFonts w:asciiTheme="minorHAnsi" w:hAnsiTheme="minorHAnsi" w:cstheme="minorHAnsi"/>
          <w:color w:val="auto"/>
        </w:rPr>
      </w:pPr>
      <w:r w:rsidRPr="00340C42">
        <w:rPr>
          <w:rFonts w:asciiTheme="minorHAnsi" w:hAnsiTheme="minorHAnsi" w:cstheme="minorHAnsi"/>
          <w:b/>
          <w:bCs/>
          <w:color w:val="auto"/>
        </w:rPr>
        <w:t>AUTHORS</w:t>
      </w:r>
      <w:r w:rsidR="000B662E" w:rsidRPr="00340C42">
        <w:rPr>
          <w:rFonts w:asciiTheme="minorHAnsi" w:hAnsiTheme="minorHAnsi" w:cstheme="minorHAnsi"/>
          <w:b/>
          <w:bCs/>
          <w:color w:val="auto"/>
        </w:rPr>
        <w:t xml:space="preserve"> </w:t>
      </w:r>
      <w:r w:rsidR="00086FF5" w:rsidRPr="00340C42">
        <w:rPr>
          <w:rFonts w:asciiTheme="minorHAnsi" w:hAnsiTheme="minorHAnsi" w:cstheme="minorHAnsi"/>
          <w:b/>
          <w:bCs/>
          <w:color w:val="auto"/>
        </w:rPr>
        <w:t xml:space="preserve">AND </w:t>
      </w:r>
      <w:r w:rsidR="000B662E" w:rsidRPr="00340C42">
        <w:rPr>
          <w:rFonts w:asciiTheme="minorHAnsi" w:hAnsiTheme="minorHAnsi" w:cstheme="minorHAnsi"/>
          <w:b/>
          <w:bCs/>
          <w:color w:val="auto"/>
        </w:rPr>
        <w:t>AFFILIATIONS</w:t>
      </w:r>
      <w:r w:rsidRPr="00340C42">
        <w:rPr>
          <w:rFonts w:asciiTheme="minorHAnsi" w:hAnsiTheme="minorHAnsi" w:cstheme="minorHAnsi"/>
          <w:b/>
          <w:bCs/>
          <w:color w:val="auto"/>
        </w:rPr>
        <w:t>:</w:t>
      </w:r>
    </w:p>
    <w:p w14:paraId="42A25324" w14:textId="6F0BD5C9" w:rsidR="00D21E2F" w:rsidRPr="00340C42" w:rsidRDefault="00D21E2F" w:rsidP="000D73BB">
      <w:pPr>
        <w:rPr>
          <w:color w:val="auto"/>
          <w:vertAlign w:val="superscript"/>
        </w:rPr>
      </w:pPr>
      <w:r w:rsidRPr="00340C42">
        <w:rPr>
          <w:color w:val="auto"/>
        </w:rPr>
        <w:t>Justin A. Jones</w:t>
      </w:r>
      <w:r w:rsidRPr="00340C42">
        <w:rPr>
          <w:color w:val="auto"/>
          <w:vertAlign w:val="superscript"/>
        </w:rPr>
        <w:t>1</w:t>
      </w:r>
      <w:r w:rsidRPr="00340C42">
        <w:rPr>
          <w:color w:val="auto"/>
        </w:rPr>
        <w:t>, Thomas I. Harris</w:t>
      </w:r>
      <w:r w:rsidRPr="00340C42">
        <w:rPr>
          <w:color w:val="auto"/>
          <w:vertAlign w:val="superscript"/>
        </w:rPr>
        <w:t>1</w:t>
      </w:r>
      <w:r w:rsidRPr="00340C42">
        <w:rPr>
          <w:color w:val="auto"/>
        </w:rPr>
        <w:t>, Brianne</w:t>
      </w:r>
      <w:r w:rsidR="00152C6B" w:rsidRPr="00340C42">
        <w:rPr>
          <w:color w:val="auto"/>
        </w:rPr>
        <w:t xml:space="preserve"> E.</w:t>
      </w:r>
      <w:r w:rsidRPr="00340C42">
        <w:rPr>
          <w:color w:val="auto"/>
        </w:rPr>
        <w:t xml:space="preserve"> Bell</w:t>
      </w:r>
      <w:r w:rsidRPr="00340C42">
        <w:rPr>
          <w:color w:val="auto"/>
          <w:vertAlign w:val="superscript"/>
        </w:rPr>
        <w:t>1</w:t>
      </w:r>
      <w:r w:rsidRPr="00340C42">
        <w:rPr>
          <w:color w:val="auto"/>
        </w:rPr>
        <w:t>, Paula F. Oliveira</w:t>
      </w:r>
      <w:r w:rsidRPr="00340C42">
        <w:rPr>
          <w:color w:val="auto"/>
          <w:vertAlign w:val="superscript"/>
        </w:rPr>
        <w:t>1</w:t>
      </w:r>
    </w:p>
    <w:p w14:paraId="34158159" w14:textId="77777777" w:rsidR="00AE0AEE" w:rsidRPr="00340C42" w:rsidRDefault="00AE0AEE" w:rsidP="000D73BB">
      <w:pPr>
        <w:rPr>
          <w:color w:val="auto"/>
          <w:vertAlign w:val="superscript"/>
        </w:rPr>
      </w:pPr>
    </w:p>
    <w:p w14:paraId="685C6F81" w14:textId="562A6CBF" w:rsidR="00D21E2F" w:rsidRPr="00340C42" w:rsidRDefault="00D21E2F" w:rsidP="000D73BB">
      <w:pPr>
        <w:rPr>
          <w:color w:val="auto"/>
        </w:rPr>
      </w:pPr>
      <w:r w:rsidRPr="00340C42">
        <w:rPr>
          <w:color w:val="auto"/>
          <w:vertAlign w:val="superscript"/>
        </w:rPr>
        <w:t>1</w:t>
      </w:r>
      <w:r w:rsidRPr="00340C42">
        <w:rPr>
          <w:color w:val="auto"/>
        </w:rPr>
        <w:t>Utah State University, Department of Biology, Logan, UT</w:t>
      </w:r>
      <w:r w:rsidR="000D73BB" w:rsidRPr="00340C42">
        <w:rPr>
          <w:color w:val="auto"/>
        </w:rPr>
        <w:t>, USA</w:t>
      </w:r>
    </w:p>
    <w:p w14:paraId="3FAA0906" w14:textId="77777777" w:rsidR="00D21E2F" w:rsidRPr="00340C42" w:rsidRDefault="00D21E2F" w:rsidP="000D73BB">
      <w:pPr>
        <w:rPr>
          <w:color w:val="auto"/>
        </w:rPr>
      </w:pPr>
    </w:p>
    <w:p w14:paraId="188FA5A1" w14:textId="77777777" w:rsidR="00D21E2F" w:rsidRPr="00340C42" w:rsidRDefault="00D21E2F" w:rsidP="000D73BB">
      <w:pPr>
        <w:rPr>
          <w:b/>
          <w:color w:val="auto"/>
        </w:rPr>
      </w:pPr>
      <w:r w:rsidRPr="00340C42">
        <w:rPr>
          <w:b/>
          <w:color w:val="auto"/>
        </w:rPr>
        <w:t>Corresponding Author</w:t>
      </w:r>
    </w:p>
    <w:p w14:paraId="5D58D0B3" w14:textId="699592C2" w:rsidR="00D21E2F" w:rsidRPr="00340C42" w:rsidRDefault="00D21E2F" w:rsidP="000D73BB">
      <w:pPr>
        <w:rPr>
          <w:color w:val="auto"/>
        </w:rPr>
      </w:pPr>
      <w:r w:rsidRPr="00340C42">
        <w:rPr>
          <w:color w:val="auto"/>
        </w:rPr>
        <w:t>Justin A. Jones</w:t>
      </w:r>
    </w:p>
    <w:p w14:paraId="3D2EA97D" w14:textId="5894D57A" w:rsidR="00D21E2F" w:rsidRPr="00340C42" w:rsidRDefault="00D21E2F" w:rsidP="000D73BB">
      <w:pPr>
        <w:rPr>
          <w:color w:val="auto"/>
        </w:rPr>
      </w:pPr>
      <w:r w:rsidRPr="00340C42">
        <w:rPr>
          <w:color w:val="auto"/>
        </w:rPr>
        <w:t>justin.a.jones@usu.edu</w:t>
      </w:r>
    </w:p>
    <w:p w14:paraId="60FCB589" w14:textId="42D11221" w:rsidR="00D04A95" w:rsidRPr="00340C42" w:rsidRDefault="00D04A95" w:rsidP="000D73BB">
      <w:pPr>
        <w:rPr>
          <w:rFonts w:asciiTheme="minorHAnsi" w:hAnsiTheme="minorHAnsi" w:cstheme="minorHAnsi"/>
          <w:bCs/>
          <w:color w:val="auto"/>
        </w:rPr>
      </w:pPr>
    </w:p>
    <w:p w14:paraId="71B79AC9" w14:textId="0A1E0B4F" w:rsidR="006305D7" w:rsidRPr="00340C42" w:rsidRDefault="006305D7" w:rsidP="000D73BB">
      <w:pPr>
        <w:pStyle w:val="NormalWeb"/>
        <w:spacing w:before="0" w:beforeAutospacing="0" w:after="0" w:afterAutospacing="0"/>
        <w:rPr>
          <w:rFonts w:asciiTheme="minorHAnsi" w:hAnsiTheme="minorHAnsi" w:cstheme="minorHAnsi"/>
          <w:color w:val="auto"/>
        </w:rPr>
      </w:pPr>
      <w:r w:rsidRPr="00340C42">
        <w:rPr>
          <w:rFonts w:asciiTheme="minorHAnsi" w:hAnsiTheme="minorHAnsi" w:cstheme="minorHAnsi"/>
          <w:b/>
          <w:bCs/>
          <w:color w:val="auto"/>
        </w:rPr>
        <w:t>KEYWORDS:</w:t>
      </w:r>
    </w:p>
    <w:p w14:paraId="6C0B0781" w14:textId="40E3D364" w:rsidR="007A4DD6" w:rsidRPr="00340C42" w:rsidRDefault="00D21E2F" w:rsidP="000D73BB">
      <w:pPr>
        <w:rPr>
          <w:rFonts w:asciiTheme="minorHAnsi" w:hAnsiTheme="minorHAnsi" w:cstheme="minorHAnsi"/>
          <w:color w:val="auto"/>
        </w:rPr>
      </w:pPr>
      <w:r w:rsidRPr="00340C42">
        <w:rPr>
          <w:rFonts w:asciiTheme="minorHAnsi" w:hAnsiTheme="minorHAnsi" w:cstheme="minorHAnsi"/>
          <w:color w:val="auto"/>
        </w:rPr>
        <w:t>Spider silk, denaturation, aqueous, solvate, materials, fibers, films, hydrogels, lyogels, sponge, film.</w:t>
      </w:r>
    </w:p>
    <w:p w14:paraId="1CB4E390" w14:textId="77777777" w:rsidR="006305D7" w:rsidRPr="00340C42" w:rsidRDefault="006305D7" w:rsidP="000D73BB">
      <w:pPr>
        <w:pStyle w:val="NormalWeb"/>
        <w:spacing w:before="0" w:beforeAutospacing="0" w:after="0" w:afterAutospacing="0"/>
        <w:rPr>
          <w:rFonts w:asciiTheme="minorHAnsi" w:hAnsiTheme="minorHAnsi" w:cstheme="minorHAnsi"/>
          <w:color w:val="auto"/>
        </w:rPr>
      </w:pPr>
    </w:p>
    <w:p w14:paraId="628AC4B5" w14:textId="173789C4" w:rsidR="006305D7" w:rsidRPr="00340C42" w:rsidRDefault="00086FF5" w:rsidP="000D73BB">
      <w:pPr>
        <w:rPr>
          <w:rFonts w:asciiTheme="minorHAnsi" w:hAnsiTheme="minorHAnsi" w:cstheme="minorHAnsi"/>
          <w:color w:val="auto"/>
        </w:rPr>
      </w:pPr>
      <w:r w:rsidRPr="00340C42">
        <w:rPr>
          <w:rFonts w:asciiTheme="minorHAnsi" w:hAnsiTheme="minorHAnsi" w:cstheme="minorHAnsi"/>
          <w:b/>
          <w:bCs/>
          <w:color w:val="auto"/>
        </w:rPr>
        <w:t>SUMMARY</w:t>
      </w:r>
      <w:r w:rsidR="006305D7" w:rsidRPr="00340C42">
        <w:rPr>
          <w:rFonts w:asciiTheme="minorHAnsi" w:hAnsiTheme="minorHAnsi" w:cstheme="minorHAnsi"/>
          <w:b/>
          <w:bCs/>
          <w:color w:val="auto"/>
        </w:rPr>
        <w:t>:</w:t>
      </w:r>
    </w:p>
    <w:p w14:paraId="14EBE7BF" w14:textId="335614FD" w:rsidR="008B52EF" w:rsidRPr="00340C42" w:rsidRDefault="007B407D" w:rsidP="000D73BB">
      <w:pPr>
        <w:rPr>
          <w:color w:val="auto"/>
        </w:rPr>
      </w:pPr>
      <w:r w:rsidRPr="00340C42">
        <w:rPr>
          <w:color w:val="auto"/>
        </w:rPr>
        <w:t xml:space="preserve">Here, we present a </w:t>
      </w:r>
      <w:r w:rsidR="000F0034" w:rsidRPr="00340C42">
        <w:rPr>
          <w:color w:val="auto"/>
        </w:rPr>
        <w:t>protocol to</w:t>
      </w:r>
      <w:r w:rsidR="008B52EF" w:rsidRPr="00340C42">
        <w:rPr>
          <w:color w:val="auto"/>
        </w:rPr>
        <w:t xml:space="preserve"> produce water soluble recombinant spider silk protein solutions and the material forms that can be formed from th</w:t>
      </w:r>
      <w:r w:rsidR="005241F9" w:rsidRPr="00340C42">
        <w:rPr>
          <w:color w:val="auto"/>
        </w:rPr>
        <w:t>ose</w:t>
      </w:r>
      <w:r w:rsidR="008B52EF" w:rsidRPr="00340C42">
        <w:rPr>
          <w:color w:val="auto"/>
        </w:rPr>
        <w:t xml:space="preserve"> solutions. </w:t>
      </w:r>
    </w:p>
    <w:p w14:paraId="761028D6" w14:textId="77777777" w:rsidR="006305D7" w:rsidRPr="00340C42" w:rsidRDefault="006305D7" w:rsidP="000D73BB">
      <w:pPr>
        <w:rPr>
          <w:rFonts w:asciiTheme="minorHAnsi" w:hAnsiTheme="minorHAnsi" w:cstheme="minorHAnsi"/>
          <w:color w:val="auto"/>
        </w:rPr>
      </w:pPr>
    </w:p>
    <w:p w14:paraId="64FB8590" w14:textId="17A0A684" w:rsidR="006305D7" w:rsidRPr="00340C42" w:rsidRDefault="006305D7" w:rsidP="000D73BB">
      <w:pPr>
        <w:rPr>
          <w:rFonts w:asciiTheme="minorHAnsi" w:hAnsiTheme="minorHAnsi" w:cstheme="minorHAnsi"/>
          <w:color w:val="auto"/>
        </w:rPr>
      </w:pPr>
      <w:r w:rsidRPr="00340C42">
        <w:rPr>
          <w:rFonts w:asciiTheme="minorHAnsi" w:hAnsiTheme="minorHAnsi" w:cstheme="minorHAnsi"/>
          <w:b/>
          <w:bCs/>
          <w:color w:val="auto"/>
        </w:rPr>
        <w:t>ABSTRACT:</w:t>
      </w:r>
    </w:p>
    <w:p w14:paraId="380EED48" w14:textId="619F41EE" w:rsidR="00E750AF" w:rsidRPr="00340C42" w:rsidRDefault="0052715C" w:rsidP="000D73BB">
      <w:pPr>
        <w:rPr>
          <w:color w:val="auto"/>
        </w:rPr>
      </w:pPr>
      <w:r w:rsidRPr="00340C42">
        <w:rPr>
          <w:color w:val="auto"/>
        </w:rPr>
        <w:t>Many s</w:t>
      </w:r>
      <w:r w:rsidR="00E750AF" w:rsidRPr="00340C42">
        <w:rPr>
          <w:color w:val="auto"/>
        </w:rPr>
        <w:t>pider</w:t>
      </w:r>
      <w:r w:rsidR="00811610" w:rsidRPr="00340C42">
        <w:rPr>
          <w:color w:val="auto"/>
        </w:rPr>
        <w:t>s produce seven types of silks.</w:t>
      </w:r>
      <w:r w:rsidR="00E750AF" w:rsidRPr="00340C42">
        <w:rPr>
          <w:color w:val="auto"/>
        </w:rPr>
        <w:t xml:space="preserve"> Six of the silks are fiber in form</w:t>
      </w:r>
      <w:r w:rsidR="00811610" w:rsidRPr="00340C42">
        <w:rPr>
          <w:color w:val="auto"/>
        </w:rPr>
        <w:t xml:space="preserve"> when produced by the spiders. </w:t>
      </w:r>
      <w:r w:rsidR="00E750AF" w:rsidRPr="00340C42">
        <w:rPr>
          <w:color w:val="auto"/>
        </w:rPr>
        <w:t>These</w:t>
      </w:r>
      <w:r w:rsidR="00811610" w:rsidRPr="00340C42">
        <w:rPr>
          <w:color w:val="auto"/>
        </w:rPr>
        <w:t xml:space="preserve"> fibers are not water soluble. </w:t>
      </w:r>
      <w:r w:rsidR="00E750AF" w:rsidRPr="00340C42">
        <w:rPr>
          <w:color w:val="auto"/>
        </w:rPr>
        <w:t>In order to reproduce the remarkable mechanical properties of spider silks, they must be produced in heterologous hosts as spiders are both territorial an</w:t>
      </w:r>
      <w:r w:rsidR="00811610" w:rsidRPr="00340C42">
        <w:rPr>
          <w:color w:val="auto"/>
        </w:rPr>
        <w:t xml:space="preserve">d cannibalistic. </w:t>
      </w:r>
      <w:r w:rsidR="00E750AF" w:rsidRPr="00340C42">
        <w:rPr>
          <w:color w:val="auto"/>
        </w:rPr>
        <w:t>The synthetic analogs of spider silk also tend to be i</w:t>
      </w:r>
      <w:r w:rsidR="00811610" w:rsidRPr="00340C42">
        <w:rPr>
          <w:color w:val="auto"/>
        </w:rPr>
        <w:t xml:space="preserve">nsoluble in aqueous solutions. </w:t>
      </w:r>
      <w:r w:rsidR="00E750AF" w:rsidRPr="00340C42">
        <w:rPr>
          <w:color w:val="auto"/>
        </w:rPr>
        <w:t>Thus, a large percentage of research in recombinant spider silks rely upon organic solvents that are detrimental to large scale production of materials. Our group’s method forces the solvation of these recom</w:t>
      </w:r>
      <w:r w:rsidR="00811610" w:rsidRPr="00340C42">
        <w:rPr>
          <w:color w:val="auto"/>
        </w:rPr>
        <w:t>binant spider silks into water.</w:t>
      </w:r>
      <w:r w:rsidR="00E750AF" w:rsidRPr="00340C42">
        <w:rPr>
          <w:color w:val="auto"/>
        </w:rPr>
        <w:t xml:space="preserve"> Remarkably, when these proteins are prepared using this method of heat and pressure, a wide range of material forms can be prepared from the same solution of </w:t>
      </w:r>
      <w:r w:rsidR="002274C3" w:rsidRPr="00340C42">
        <w:rPr>
          <w:color w:val="auto"/>
        </w:rPr>
        <w:t>recombinant spider silk proteins</w:t>
      </w:r>
      <w:r w:rsidR="002274C3" w:rsidRPr="00340C42">
        <w:rPr>
          <w:color w:val="auto"/>
        </w:rPr>
        <w:t xml:space="preserve"> (</w:t>
      </w:r>
      <w:proofErr w:type="spellStart"/>
      <w:r w:rsidR="00E750AF" w:rsidRPr="00340C42">
        <w:rPr>
          <w:color w:val="auto"/>
        </w:rPr>
        <w:t>rSS</w:t>
      </w:r>
      <w:r w:rsidR="001F6332" w:rsidRPr="00340C42">
        <w:rPr>
          <w:color w:val="auto"/>
        </w:rPr>
        <w:t>p</w:t>
      </w:r>
      <w:proofErr w:type="spellEnd"/>
      <w:r w:rsidR="002274C3" w:rsidRPr="00340C42">
        <w:rPr>
          <w:color w:val="auto"/>
        </w:rPr>
        <w:t>)</w:t>
      </w:r>
      <w:r w:rsidR="00E750AF" w:rsidRPr="00340C42">
        <w:rPr>
          <w:color w:val="auto"/>
        </w:rPr>
        <w:t xml:space="preserve"> including</w:t>
      </w:r>
      <w:r w:rsidR="001F6332" w:rsidRPr="00340C42">
        <w:rPr>
          <w:color w:val="auto"/>
        </w:rPr>
        <w:t>:</w:t>
      </w:r>
      <w:r w:rsidR="00E750AF" w:rsidRPr="00340C42">
        <w:rPr>
          <w:color w:val="auto"/>
        </w:rPr>
        <w:t xml:space="preserve"> films, fibers, sponge, </w:t>
      </w:r>
      <w:r w:rsidR="00811610" w:rsidRPr="00340C42">
        <w:rPr>
          <w:color w:val="auto"/>
        </w:rPr>
        <w:t>hydrogel, lyogel</w:t>
      </w:r>
      <w:r w:rsidR="00B212C9" w:rsidRPr="00340C42">
        <w:rPr>
          <w:color w:val="auto"/>
        </w:rPr>
        <w:t>,</w:t>
      </w:r>
      <w:r w:rsidR="00811610" w:rsidRPr="00340C42">
        <w:rPr>
          <w:color w:val="auto"/>
        </w:rPr>
        <w:t xml:space="preserve"> and adhesives.</w:t>
      </w:r>
      <w:r w:rsidR="00E750AF" w:rsidRPr="00340C42">
        <w:rPr>
          <w:color w:val="auto"/>
        </w:rPr>
        <w:t xml:space="preserve"> </w:t>
      </w:r>
      <w:r w:rsidR="00811610" w:rsidRPr="00340C42">
        <w:rPr>
          <w:color w:val="auto"/>
        </w:rPr>
        <w:t>T</w:t>
      </w:r>
      <w:r w:rsidR="00E750AF" w:rsidRPr="00340C42">
        <w:rPr>
          <w:color w:val="auto"/>
        </w:rPr>
        <w:t xml:space="preserve">his </w:t>
      </w:r>
      <w:r w:rsidR="002274C3" w:rsidRPr="00340C42">
        <w:rPr>
          <w:color w:val="auto"/>
        </w:rPr>
        <w:t>article</w:t>
      </w:r>
      <w:r w:rsidR="00E750AF" w:rsidRPr="00340C42">
        <w:rPr>
          <w:color w:val="auto"/>
        </w:rPr>
        <w:t xml:space="preserve"> demonstrate</w:t>
      </w:r>
      <w:r w:rsidR="002274C3" w:rsidRPr="00340C42">
        <w:rPr>
          <w:color w:val="auto"/>
        </w:rPr>
        <w:t>s</w:t>
      </w:r>
      <w:r w:rsidR="00E750AF" w:rsidRPr="00340C42">
        <w:rPr>
          <w:color w:val="auto"/>
        </w:rPr>
        <w:t xml:space="preserve"> the production of the solvated rSSp and material forms in a manner that is more easily understood than from written materials and methods alone. </w:t>
      </w:r>
    </w:p>
    <w:p w14:paraId="4C7D5FD5" w14:textId="1A364AD8" w:rsidR="006305D7" w:rsidRPr="00340C42" w:rsidRDefault="006305D7" w:rsidP="000D73BB">
      <w:pPr>
        <w:rPr>
          <w:rFonts w:asciiTheme="minorHAnsi" w:hAnsiTheme="minorHAnsi" w:cstheme="minorHAnsi"/>
          <w:color w:val="auto"/>
        </w:rPr>
      </w:pPr>
    </w:p>
    <w:p w14:paraId="00D25F73" w14:textId="36D4F38D" w:rsidR="006305D7" w:rsidRPr="00340C42" w:rsidRDefault="006305D7" w:rsidP="000D73BB">
      <w:pPr>
        <w:rPr>
          <w:rFonts w:asciiTheme="minorHAnsi" w:hAnsiTheme="minorHAnsi" w:cstheme="minorHAnsi"/>
          <w:color w:val="auto"/>
        </w:rPr>
      </w:pPr>
      <w:r w:rsidRPr="00340C42">
        <w:rPr>
          <w:rFonts w:asciiTheme="minorHAnsi" w:hAnsiTheme="minorHAnsi" w:cstheme="minorHAnsi"/>
          <w:b/>
          <w:color w:val="auto"/>
        </w:rPr>
        <w:t>INTRODUCTION</w:t>
      </w:r>
      <w:r w:rsidRPr="00340C42">
        <w:rPr>
          <w:rFonts w:asciiTheme="minorHAnsi" w:hAnsiTheme="minorHAnsi" w:cstheme="minorHAnsi"/>
          <w:b/>
          <w:bCs/>
          <w:color w:val="auto"/>
        </w:rPr>
        <w:t>:</w:t>
      </w:r>
      <w:r w:rsidRPr="00340C42">
        <w:rPr>
          <w:rFonts w:asciiTheme="minorHAnsi" w:hAnsiTheme="minorHAnsi" w:cstheme="minorHAnsi"/>
          <w:color w:val="auto"/>
        </w:rPr>
        <w:t xml:space="preserve"> </w:t>
      </w:r>
    </w:p>
    <w:p w14:paraId="548F20A1" w14:textId="104C34AD" w:rsidR="008A5C9B" w:rsidRPr="00340C42" w:rsidRDefault="00E750AF" w:rsidP="000D73BB">
      <w:pPr>
        <w:rPr>
          <w:color w:val="auto"/>
        </w:rPr>
      </w:pPr>
      <w:r w:rsidRPr="00340C42">
        <w:rPr>
          <w:color w:val="auto"/>
        </w:rPr>
        <w:t>Spider silks have garnered the interest of material</w:t>
      </w:r>
      <w:r w:rsidR="002274C3" w:rsidRPr="00340C42">
        <w:rPr>
          <w:color w:val="auto"/>
        </w:rPr>
        <w:t xml:space="preserve"> </w:t>
      </w:r>
      <w:r w:rsidRPr="00340C42">
        <w:rPr>
          <w:color w:val="auto"/>
        </w:rPr>
        <w:t xml:space="preserve">scientists for their impressive combination of strength, elasticity, and biocompatibility. Recreating fibers has traditionally been the thrust of the research. This effort was hampered by the </w:t>
      </w:r>
      <w:r w:rsidR="002274C3" w:rsidRPr="00340C42">
        <w:rPr>
          <w:color w:val="auto"/>
        </w:rPr>
        <w:t>recombinant spider silk protein</w:t>
      </w:r>
      <w:r w:rsidR="002274C3" w:rsidRPr="00340C42">
        <w:rPr>
          <w:color w:val="auto"/>
        </w:rPr>
        <w:t xml:space="preserve"> </w:t>
      </w:r>
      <w:r w:rsidR="002274C3" w:rsidRPr="00340C42">
        <w:rPr>
          <w:color w:val="auto"/>
        </w:rPr>
        <w:t>(</w:t>
      </w:r>
      <w:proofErr w:type="spellStart"/>
      <w:r w:rsidR="002274C3" w:rsidRPr="00340C42">
        <w:rPr>
          <w:color w:val="auto"/>
        </w:rPr>
        <w:t>rSSp</w:t>
      </w:r>
      <w:proofErr w:type="spellEnd"/>
      <w:r w:rsidR="002274C3" w:rsidRPr="00340C42">
        <w:rPr>
          <w:color w:val="auto"/>
        </w:rPr>
        <w:t>)</w:t>
      </w:r>
      <w:r w:rsidR="002274C3" w:rsidRPr="00340C42">
        <w:rPr>
          <w:color w:val="auto"/>
        </w:rPr>
        <w:t xml:space="preserve"> </w:t>
      </w:r>
      <w:r w:rsidRPr="00340C42">
        <w:rPr>
          <w:color w:val="auto"/>
        </w:rPr>
        <w:t>insolubility in water as well as the inability of traditional solvation techniques (chaotropic agents and detergents) to achieve aqueous solvation. Further, techniques that have been developed for solvating versions of rSSp do not work on all rSSp variants and also require substantial manipulation and time that often results in protein loss</w:t>
      </w:r>
      <w:r w:rsidRPr="00340C42">
        <w:rPr>
          <w:color w:val="auto"/>
        </w:rPr>
        <w:fldChar w:fldCharType="begin"/>
      </w:r>
      <w:r w:rsidRPr="00340C42">
        <w:rPr>
          <w:color w:val="auto"/>
        </w:rPr>
        <w:instrText xml:space="preserve"> ADDIN ZOTERO_ITEM CSL_CITATION {"citationID":"InK6hkep","properties":{"formattedCitation":"{\\rtf \\super 1,2\\nosupersub{}}","plainCitation":"1,2"},"citationItems":[{"id":6665,"uris":["http://zotero.org/users/1235052/items/6F4BKD3Q"],"uri":["http://zotero.org/users/1235052/items/6F4BKD3Q"],"itemData":{"id":6665,"type":"webpage","title":"Primary Structure Elements of Spider Dragline Silks and Their Contribution to Protein Solubility†","genre":"research-article","abstract":"Primary Structure Elements of Spider Dragline Silks and Their Contribution to Protein Solubility†","URL":"https://pubs.acs.org/doi/abs/10.1021/bi048983q","note":"DOI: 10.1021/bi048983q","language":"en","author":[{"family":"Daniel Huemmerich","given":"‡"},{"family":"Christopher W. Helsen","given":"‡"},{"family":"Susanne Quedzuweit","given":"‡"},{"family":"Jan Oschmann","given":"§"},{"family":"Rainer Rudolph","given":"§","dropping-particle":"and"},{"family":"Thomas Scheibel*","given":"‡"}],"issued":{"date-parts":[["2004",9,29]]},"accessed":{"date-parts":[["2018",8,29]]}}},{"id":1227,"uris":["http://zotero.org/users/1235052/items/APQC6AB4"],"uri":["http://zotero.org/users/1235052/items/APQC6AB4"],"itemData":{"id":1227,"type":"article-journal","title":"Controlled hydrogel formation of a recombinant spider silk protein","container-title":"Biomacromolecules","page":"2488-2495","volume":"12","issue":"7","source":"NCBI PubMed","abstract":"Due to their biocompatibility, biodegradability, and low immunogenicity, recombinant spider silk proteins have a high potential for a variety of applications when processed into morphologies such as films, capsules, beads, or hydrogels. Here, hydrogels made of the engineered and recombinantly produced spider silk protein eADF4(C16) were analyzed in detail. It has previously been shown that eADF4(C16) nanofibrils self-assemble by a mechanism of nucleation-aggregation, providing the basis of silk hydrogels. We focused on establishing a reproducible gelation process by employing different protein concentrations, chemical crosslinking, and functionalization of eADF4(C16) with fluorescein. Fluorescein strongly influenced assembly as well as the properties of the hydrogels, such as pore sizes and mechanical behavior, possibly due to its interference with packing of silk nanofibrils during hydrogel formation.","DOI":"10.1021/bm200154k","ISSN":"1526-4602","note":"PMID: 21612299","journalAbbreviation":"Biomacromolecules","language":"eng","author":[{"family":"Schacht","given":"Kristin"},{"family":"Scheibel","given":"Thomas"}],"issued":{"date-parts":[["2011",7,11]]}}}],"schema":"https://github.com/citation-style-language/schema/raw/master/csl-citation.json"} </w:instrText>
      </w:r>
      <w:r w:rsidRPr="00340C42">
        <w:rPr>
          <w:color w:val="auto"/>
        </w:rPr>
        <w:fldChar w:fldCharType="separate"/>
      </w:r>
      <w:r w:rsidRPr="00340C42">
        <w:rPr>
          <w:rFonts w:cs="Times New Roman"/>
          <w:color w:val="auto"/>
          <w:vertAlign w:val="superscript"/>
        </w:rPr>
        <w:t>1,2</w:t>
      </w:r>
      <w:r w:rsidRPr="00340C42">
        <w:rPr>
          <w:color w:val="auto"/>
        </w:rPr>
        <w:fldChar w:fldCharType="end"/>
      </w:r>
      <w:r w:rsidRPr="00340C42">
        <w:rPr>
          <w:color w:val="auto"/>
        </w:rPr>
        <w:t>. This has largely resulted in the field utilizing 1,1,1,3,3,3-</w:t>
      </w:r>
      <w:r w:rsidR="000D73BB" w:rsidRPr="00340C42">
        <w:rPr>
          <w:color w:val="auto"/>
        </w:rPr>
        <w:t>h</w:t>
      </w:r>
      <w:r w:rsidRPr="00340C42">
        <w:rPr>
          <w:color w:val="auto"/>
        </w:rPr>
        <w:t xml:space="preserve">exafluoroisopropanol (HFIP) as a solvent from which to form fibers, and </w:t>
      </w:r>
      <w:r w:rsidRPr="00340C42">
        <w:rPr>
          <w:color w:val="auto"/>
        </w:rPr>
        <w:lastRenderedPageBreak/>
        <w:t>other limited material forms. The advantage being that all known rSSp are soluble in HFIP, providing data uniformity between each research group. The disadvantage is that HFIP is a toxic solvent that is expensive and impractical to scale due to health concerns and environmental considerations.</w:t>
      </w:r>
    </w:p>
    <w:p w14:paraId="33B925D1" w14:textId="11E3AC3D" w:rsidR="00E750AF" w:rsidRPr="00340C42" w:rsidRDefault="00E750AF" w:rsidP="000D73BB">
      <w:pPr>
        <w:rPr>
          <w:color w:val="auto"/>
        </w:rPr>
      </w:pPr>
      <w:r w:rsidRPr="00340C42">
        <w:rPr>
          <w:color w:val="auto"/>
        </w:rPr>
        <w:t xml:space="preserve"> </w:t>
      </w:r>
    </w:p>
    <w:p w14:paraId="2656FA30" w14:textId="6BDA6DCE" w:rsidR="008A5C9B" w:rsidRPr="00340C42" w:rsidRDefault="00E750AF" w:rsidP="000D73BB">
      <w:pPr>
        <w:rPr>
          <w:color w:val="auto"/>
        </w:rPr>
      </w:pPr>
      <w:r w:rsidRPr="00340C42">
        <w:rPr>
          <w:color w:val="auto"/>
        </w:rPr>
        <w:t xml:space="preserve">A novel approach to rSSp solvation was developed that bridged the technological gap between the harsh organic solvent HFIP and other techniques that selectively worked for rSSp solvation. The combination of specific heats and pressures </w:t>
      </w:r>
      <w:r w:rsidR="002274C3" w:rsidRPr="00340C42">
        <w:rPr>
          <w:color w:val="auto"/>
        </w:rPr>
        <w:t>was</w:t>
      </w:r>
      <w:r w:rsidRPr="00340C42">
        <w:rPr>
          <w:color w:val="auto"/>
        </w:rPr>
        <w:t xml:space="preserve"> applied to suspensions of rSSp and water. The results were near 100% solvation and recovery of the </w:t>
      </w:r>
      <w:proofErr w:type="spellStart"/>
      <w:r w:rsidRPr="00340C42">
        <w:rPr>
          <w:color w:val="auto"/>
        </w:rPr>
        <w:t>rSSp</w:t>
      </w:r>
      <w:proofErr w:type="spellEnd"/>
      <w:r w:rsidRPr="00340C42">
        <w:rPr>
          <w:color w:val="auto"/>
        </w:rPr>
        <w:t xml:space="preserve">, </w:t>
      </w:r>
      <w:r w:rsidR="002274C3" w:rsidRPr="00340C42">
        <w:rPr>
          <w:color w:val="auto"/>
        </w:rPr>
        <w:t xml:space="preserve">as well as </w:t>
      </w:r>
      <w:r w:rsidRPr="00340C42">
        <w:rPr>
          <w:color w:val="auto"/>
        </w:rPr>
        <w:t>high protein concentrations</w:t>
      </w:r>
      <w:r w:rsidR="002274C3" w:rsidRPr="00340C42">
        <w:rPr>
          <w:color w:val="auto"/>
        </w:rPr>
        <w:t xml:space="preserve">; </w:t>
      </w:r>
      <w:r w:rsidRPr="00340C42">
        <w:rPr>
          <w:color w:val="auto"/>
        </w:rPr>
        <w:t>a variety of materials forms were determined to be possible from these formulations that were not all achievable using HFIP or other organic solvents</w:t>
      </w:r>
      <w:r w:rsidRPr="00340C42">
        <w:rPr>
          <w:color w:val="auto"/>
        </w:rPr>
        <w:fldChar w:fldCharType="begin"/>
      </w:r>
      <w:r w:rsidRPr="00340C42">
        <w:rPr>
          <w:color w:val="auto"/>
        </w:rPr>
        <w:instrText xml:space="preserve"> ADDIN ZOTERO_ITEM CSL_CITATION {"citationID":"rHhZrqme","properties":{"formattedCitation":"{\\rtf \\super 3\\uc0\\u8211{}6\\nosupersub{}}","plainCitation":"3–6"},"citationItems":[{"id":5246,"uris":["http://zotero.org/users/1235052/items/HGAXLPHF"],"uri":["http://zotero.org/users/1235052/items/HGAXLPHF"],"itemData":{"id":5246,"type":"article-journal","title":"More Than Just Fibers: An Aqueous Method for the Production of Innovative Recombinant Spider Silk Protein Materials","container-title":"Biomacromolecules","page":"1418-1425","volume":"16","issue":"4","source":"ACS Publications","abstract":"Spider silk is a striking and robust natural material that has an unrivaled combination of strength and elasticity. There are two major problems in creating materials from recombinant spider silk proteins (rSSps): expressing sufficient quantities of the large, highly repetitive proteins and solvating the naturally self-assembling proteins once produced. To address the second problem, we have developed a method to rapidly dissolve rSSps in water in lieu of traditional organic solvents and accomplish nearly 100% solvation and recovery of the protein. Our method involves generating pressure and temperature in a sealed vial by using short, repetitive bursts from a conventional microwave. The method is scalable and has been successful with all rSSps used to date. From these easily generated aqueous solutions of rSSps, a wide variety of materials have been produced. Production of fibers, films, hydrogels, lyogels, sponges, and adhesives and studies of their mechanical and structural properties are reported. To our knowledge, ours is the only method that is cost-effective and scalable for mass production. This solvation method allows a choice of the physical form of product to take advantage of spider silks’ mechanical properties without using costly and problematic organic solvents.","DOI":"10.1021/acs.biomac.5b00226","ISSN":"1525-7797","shortTitle":"More Than Just Fibers","journalAbbreviation":"Biomacromolecules","author":[{"family":"Jones","given":"Justin A."},{"family":"Harris","given":"Thomas I."},{"family":"Tucker","given":"Chauncey L."},{"family":"Berg","given":"Kyle R."},{"family":"Christy","given":"Stacia Y."},{"family":"Day","given":"Breton A."},{"family":"Gaztambide","given":"Danielle A."},{"family":"Needham","given":"Nate J. C."},{"family":"Ruben","given":"Ashley L."},{"family":"Oliveira","given":"Paula F."},{"family":"Decker","given":"Richard E."},{"family":"Lewis","given":"Randolph V."}],"issued":{"date-parts":[["2015",4,13]]}}},{"id":4567,"uris":["http://zotero.org/users/1235052/items/6U6F2C8H"],"uri":["http://zotero.org/users/1235052/items/6U6F2C8H"],"itemData":{"id":4567,"type":"article-journal","title":"Mechanical and Physical Properties of Recombinant Spider Silk Films Using Organic and Aqueous Solvents","container-title":"Biomacromolecules","page":"3158-3170","volume":"15","issue":"8","source":"ACS Publications","abstract":"Spider silk has exceptional mechanical and biocompatibility properties. The goal of this study was optimization of the mechanical properties of synthetic spider silk thin films made from synthetic forms of MaSp1 and MaSp2, which compose the dragline silk of Nephila clavipes. We increased the mechanical stress of MaSp1 and 2 films solubilized in both HFIP and water by adding glutaraldehyde and then stretching them in an alcohol based stretch bath. This resulted in stresses as high as 206 MPa and elongations up to 35%, which is 4× higher than the as-poured controls. Films were analyzed using NMR, XRD, and Raman, which showed that the secondary structure after solubilization and film formation in as-poured films is mainly a helical conformation. After the post-pour stretch in a methanol/water bath, the MaSp proteins in both the HFIP and water-based films formed aligned β-sheets similar to those in spider silk fibers.","DOI":"10.1021/bm5007823","ISSN":"1525-7797","journalAbbreviation":"Biomacromolecules","author":[{"family":"Tucker","given":"Chauncey L."},{"family":"Jones","given":"Justin A."},{"family":"Bringhurst","given":"Heidi N."},{"family":"Copeland","given":"Cameron G."},{"family":"Addison","given":"J. Bennett"},{"family":"Weber","given":"Warner S."},{"family":"Mou","given":"Qiushi"},{"family":"Yarger","given":"Jeffery L."},{"family":"Lewis","given":"Randolph V."}],"issued":{"date-parts":[["2014",8,11]]}}},{"id":4349,"uris":["http://zotero.org/users/1235052/items/XMD2CMRV"],"uri":["http://zotero.org/users/1235052/items/XMD2CMRV"],"itemData":{"id":4349,"type":"article-journal","title":"A Sticky Situation: An Investigation of Robust Aqueous-Based Recombinant Spider Silk Protein Coatings and Adhesives","container-title":"Biomacromolecules","source":"ACS Publications","abstract":"The mechanical properties and biocompatibility of spider silks have made them one of the most sought after and studied natural biomaterials. A biomimetic process has been developed that uses water to solvate purified recombinant spider silk proteins (rSSps) prior to material formation. The absence of harsh organic solvents increases cost effectiveness, safety, and decreases the environmental impact of these materials. This development allows for the investigation of aqueous-based rSSps as coatings and adhesives and their potential applications. In these studies it was determined that fiber-based rSSps in non-fiber formations have the capability to coat and adhere numerous substrates, whether rough, smooth, hydrophobic, or hydrophilic. Further, these materials can be functionalized for a variety of processes. Drug-eluting coatings have been made with the capacity to release a variety of compounds in addition to their inherent ability to prevent blood clotting and biofouling. Additionally, spider silk protein adhesives are strong enough to outperform some conventional glues and still display favorable tissue implantation properties. The physical properties, corresponding capabilities, and potential applications of these non-fibrous materials were characterized in this study. Mechanical properties, ease of manufacturing, biodegradability, biocompatibility, and functionality are the hallmarks of these revolutionary spider silk protein materials.","URL":"http://dx.doi.org/10.1021/acs.biomac.6b01267","DOI":"10.1021/acs.biomac.6b01267","ISSN":"1525-7797","shortTitle":"A Sticky Situation","journalAbbreviation":"Biomacromolecules","author":[{"family":"Harris","given":"Thomas I."},{"family":"Gaztambide","given":"Danielle A."},{"family":"Day","given":"Breton A."},{"family":"Brock","given":"Cameron L."},{"family":"Ruben","given":"Ashley L."},{"family":"Jones","given":"Justin A."},{"family":"Lewis","given":"Randolph V."}],"issued":{"date-parts":[["2016",10,5]]},"accessed":{"date-parts":[["2016",10,6]]}}},{"id":4376,"uris":["http://zotero.org/groups/130163/items/594XBR6C"],"uri":["http://zotero.org/groups/130163/items/594XBR6C"],"itemData":{"id":4376,"type":"article-journal","title":"Importance of Heat and Pressure for Solubilization of Recombinant Spider Silk Proteins in Aqueous Solution","container-title":"International Journal of Molecular Sciences","page":"1955","volume":"17","issue":"11","source":"www.mdpi.com","abstract":"The production of recombinant spider silk proteins continues to be a key area of interest for a number of research groups. Several key obstacles exist in their production as well as in their formulation into useable products. The original reported method to solubilize recombinant spider silk proteins (rSSp) in an aqueous solution involved using microwaves to quickly generate heat and pressure inside of a sealed vial containing rSSp and water. Fibers produced from this system are remarkable in their mechanical ability and demonstrate the ability to be stretched and recover 100 times. The microwave method dissolves the rSSPs with dissolution time increasing with higher molecular weight constructs, increasing concentration of rSSPs, protein type, and salt concentration. It has proven successful in solvating a number of different rSSPs including native-like sequences (MaSp1, MaSp2, piriform, and aggregate) as well as chimeric sequences (FlAS) in varied concentrations that have been spun into fibers and formed into films, foams, sponges, gels, coatings, macro and micro spheres and adhesives. The system is effective but inherently unpredictable and difficult to control. Provided that the materials that can be generated from this method of dissolution are impressive, an alternative means of applying heat and pressure that is controllable and predictable has been developed. Results indicate that there are combinations of heat and pressure (135 °C and 140 psi) that result in maximal dissolution without degrading the recombinant MaSp2 protein tested, and that heat and pressure are the key elements to the method of dissolution.","DOI":"10.3390/ijms17111955","language":"en","author":[{"family":"Jones","given":"Justin A."},{"family":"Harris","given":"Thomas I."},{"family":"Oliveira","given":"Paula F."},{"family":"Bell","given":"Brianne E."},{"family":"Alhabib","given":"Abdulrahman"},{"family":"Lewis","given":"Randolph V."}],"issued":{"date-parts":[["2016",11,23]]}}}],"schema":"https://github.com/citation-style-language/schema/raw/master/csl-citation.json"} </w:instrText>
      </w:r>
      <w:r w:rsidRPr="00340C42">
        <w:rPr>
          <w:color w:val="auto"/>
        </w:rPr>
        <w:fldChar w:fldCharType="separate"/>
      </w:r>
      <w:r w:rsidRPr="00340C42">
        <w:rPr>
          <w:rFonts w:cs="Times New Roman"/>
          <w:color w:val="auto"/>
          <w:vertAlign w:val="superscript"/>
        </w:rPr>
        <w:t>3–6</w:t>
      </w:r>
      <w:r w:rsidRPr="00340C42">
        <w:rPr>
          <w:color w:val="auto"/>
        </w:rPr>
        <w:fldChar w:fldCharType="end"/>
      </w:r>
      <w:r w:rsidRPr="00340C42">
        <w:rPr>
          <w:color w:val="auto"/>
        </w:rPr>
        <w:t>.</w:t>
      </w:r>
      <w:r w:rsidR="003A7593" w:rsidRPr="00340C42">
        <w:rPr>
          <w:color w:val="auto"/>
        </w:rPr>
        <w:t xml:space="preserve"> The objective of this approach is to efficiently and easily solubilize purified and dried re</w:t>
      </w:r>
      <w:r w:rsidR="00B430C7" w:rsidRPr="00340C42">
        <w:rPr>
          <w:color w:val="auto"/>
        </w:rPr>
        <w:t>combinant spider proteins in an</w:t>
      </w:r>
      <w:r w:rsidR="003A7593" w:rsidRPr="00340C42">
        <w:rPr>
          <w:color w:val="auto"/>
        </w:rPr>
        <w:t xml:space="preserve"> aqueous</w:t>
      </w:r>
      <w:r w:rsidR="00B430C7" w:rsidRPr="00340C42">
        <w:rPr>
          <w:color w:val="auto"/>
        </w:rPr>
        <w:t xml:space="preserve"> solution</w:t>
      </w:r>
      <w:r w:rsidR="003A7593" w:rsidRPr="00340C42">
        <w:rPr>
          <w:color w:val="auto"/>
        </w:rPr>
        <w:t xml:space="preserve"> that can then be utilized for the production of </w:t>
      </w:r>
      <w:r w:rsidR="00B430C7" w:rsidRPr="00340C42">
        <w:rPr>
          <w:color w:val="auto"/>
        </w:rPr>
        <w:t>a variety of material forms</w:t>
      </w:r>
      <w:r w:rsidR="003A7593" w:rsidRPr="00340C42">
        <w:rPr>
          <w:color w:val="auto"/>
        </w:rPr>
        <w:t xml:space="preserve">. </w:t>
      </w:r>
    </w:p>
    <w:p w14:paraId="60ECA288" w14:textId="71C8BFC1" w:rsidR="00E750AF" w:rsidRPr="00340C42" w:rsidRDefault="00E750AF" w:rsidP="000D73BB">
      <w:pPr>
        <w:rPr>
          <w:color w:val="auto"/>
        </w:rPr>
      </w:pPr>
      <w:r w:rsidRPr="00340C42">
        <w:rPr>
          <w:color w:val="auto"/>
        </w:rPr>
        <w:t xml:space="preserve"> </w:t>
      </w:r>
    </w:p>
    <w:p w14:paraId="712432EA" w14:textId="77777777" w:rsidR="00E750AF" w:rsidRPr="00340C42" w:rsidRDefault="00E750AF" w:rsidP="000D73BB">
      <w:pPr>
        <w:rPr>
          <w:color w:val="auto"/>
        </w:rPr>
      </w:pPr>
      <w:r w:rsidRPr="00340C42">
        <w:rPr>
          <w:color w:val="auto"/>
        </w:rPr>
        <w:t xml:space="preserve">Fibers, films, coatings, adhesives, hydrogels, lyogels, microspheres, and sponge materials are all readily accomplishable from the same aqueous rSSp solution using this method. The continued evolution of this method, not only with additional rSSp but with other proteins, could lead to new material forms and alternative protein purification and solubilization avenues. </w:t>
      </w:r>
    </w:p>
    <w:p w14:paraId="237AD7DD" w14:textId="77777777" w:rsidR="00D15131" w:rsidRPr="00340C42" w:rsidRDefault="00D15131" w:rsidP="000D73BB">
      <w:pPr>
        <w:rPr>
          <w:rFonts w:asciiTheme="minorHAnsi" w:hAnsiTheme="minorHAnsi" w:cstheme="minorHAnsi"/>
          <w:b/>
          <w:color w:val="auto"/>
        </w:rPr>
      </w:pPr>
    </w:p>
    <w:p w14:paraId="3D4CD2F3" w14:textId="3A261CBC" w:rsidR="006305D7" w:rsidRPr="00340C42" w:rsidRDefault="006305D7" w:rsidP="000D73BB">
      <w:pPr>
        <w:rPr>
          <w:rFonts w:asciiTheme="minorHAnsi" w:hAnsiTheme="minorHAnsi" w:cstheme="minorHAnsi"/>
          <w:b/>
          <w:color w:val="auto"/>
        </w:rPr>
      </w:pPr>
      <w:r w:rsidRPr="00340C42">
        <w:rPr>
          <w:rFonts w:asciiTheme="minorHAnsi" w:hAnsiTheme="minorHAnsi" w:cstheme="minorHAnsi"/>
          <w:b/>
          <w:color w:val="auto"/>
        </w:rPr>
        <w:t>PROTOCOL:</w:t>
      </w:r>
    </w:p>
    <w:p w14:paraId="63291C54" w14:textId="77777777" w:rsidR="000D73BB" w:rsidRPr="00340C42" w:rsidRDefault="000D73BB" w:rsidP="000D73BB">
      <w:pPr>
        <w:rPr>
          <w:rFonts w:asciiTheme="minorHAnsi" w:hAnsiTheme="minorHAnsi" w:cstheme="minorHAnsi"/>
          <w:color w:val="auto"/>
        </w:rPr>
      </w:pPr>
    </w:p>
    <w:p w14:paraId="52E2DFA1" w14:textId="4E1ED0EE" w:rsidR="00E750AF" w:rsidRPr="00340C42" w:rsidRDefault="00E750AF" w:rsidP="000D73BB">
      <w:pPr>
        <w:pStyle w:val="ListParagraph"/>
        <w:widowControl/>
        <w:numPr>
          <w:ilvl w:val="0"/>
          <w:numId w:val="27"/>
        </w:numPr>
        <w:autoSpaceDE/>
        <w:autoSpaceDN/>
        <w:adjustRightInd/>
        <w:spacing w:line="259" w:lineRule="auto"/>
        <w:rPr>
          <w:color w:val="auto"/>
          <w:highlight w:val="yellow"/>
        </w:rPr>
      </w:pPr>
      <w:bookmarkStart w:id="1" w:name="_Hlk536439313"/>
      <w:r w:rsidRPr="00340C42">
        <w:rPr>
          <w:b/>
          <w:bCs/>
          <w:color w:val="auto"/>
          <w:highlight w:val="yellow"/>
        </w:rPr>
        <w:t xml:space="preserve">Recombinant </w:t>
      </w:r>
      <w:r w:rsidR="002274C3" w:rsidRPr="00340C42">
        <w:rPr>
          <w:b/>
          <w:bCs/>
          <w:color w:val="auto"/>
          <w:highlight w:val="yellow"/>
        </w:rPr>
        <w:t xml:space="preserve">spider silk mixture preparation from lyophilized protein stocks </w:t>
      </w:r>
    </w:p>
    <w:p w14:paraId="6D8F5016" w14:textId="77777777" w:rsidR="00D758B8" w:rsidRPr="00340C42" w:rsidRDefault="00D758B8" w:rsidP="000D73BB">
      <w:pPr>
        <w:rPr>
          <w:color w:val="auto"/>
        </w:rPr>
      </w:pPr>
    </w:p>
    <w:p w14:paraId="698AA420" w14:textId="0F52E44C" w:rsidR="00E750AF" w:rsidRPr="00340C42" w:rsidRDefault="00830897" w:rsidP="000D73BB">
      <w:pPr>
        <w:pStyle w:val="ListParagraph"/>
        <w:widowControl/>
        <w:numPr>
          <w:ilvl w:val="1"/>
          <w:numId w:val="27"/>
        </w:numPr>
        <w:autoSpaceDE/>
        <w:autoSpaceDN/>
        <w:adjustRightInd/>
        <w:spacing w:line="259" w:lineRule="auto"/>
        <w:rPr>
          <w:color w:val="auto"/>
        </w:rPr>
      </w:pPr>
      <w:r w:rsidRPr="00340C42">
        <w:rPr>
          <w:color w:val="auto"/>
        </w:rPr>
        <w:t xml:space="preserve">Determine </w:t>
      </w:r>
      <w:r w:rsidR="00E750AF" w:rsidRPr="00340C42">
        <w:rPr>
          <w:color w:val="auto"/>
        </w:rPr>
        <w:t>the necessary formulation and volume required for the int</w:t>
      </w:r>
      <w:r w:rsidR="006C598E" w:rsidRPr="00340C42">
        <w:rPr>
          <w:color w:val="auto"/>
        </w:rPr>
        <w:t>ended material formations.</w:t>
      </w:r>
      <w:r w:rsidR="000B0E78" w:rsidRPr="00340C42">
        <w:rPr>
          <w:color w:val="auto"/>
        </w:rPr>
        <w:t xml:space="preserve"> Typical formulations range from 3% (w/v) up to 15% (w/v).</w:t>
      </w:r>
      <w:r w:rsidR="006C598E" w:rsidRPr="00340C42">
        <w:rPr>
          <w:color w:val="auto"/>
        </w:rPr>
        <w:t xml:space="preserve"> U</w:t>
      </w:r>
      <w:r w:rsidR="00E750AF" w:rsidRPr="00340C42">
        <w:rPr>
          <w:color w:val="auto"/>
        </w:rPr>
        <w:t>sing this selection, calculate the appropriate rSSp, concentrations, and ratios.</w:t>
      </w:r>
    </w:p>
    <w:p w14:paraId="7A0CF38C" w14:textId="77777777" w:rsidR="000D73BB" w:rsidRPr="00340C42" w:rsidRDefault="000D73BB" w:rsidP="000D73BB">
      <w:pPr>
        <w:pStyle w:val="ListParagraph"/>
        <w:widowControl/>
        <w:autoSpaceDE/>
        <w:autoSpaceDN/>
        <w:adjustRightInd/>
        <w:spacing w:line="259" w:lineRule="auto"/>
        <w:ind w:left="0"/>
        <w:rPr>
          <w:color w:val="auto"/>
        </w:rPr>
      </w:pPr>
    </w:p>
    <w:p w14:paraId="5376DDD1" w14:textId="77777777" w:rsidR="000D73BB" w:rsidRPr="00340C42" w:rsidRDefault="000655FA" w:rsidP="000D73BB">
      <w:pPr>
        <w:pStyle w:val="ListParagraph"/>
        <w:widowControl/>
        <w:numPr>
          <w:ilvl w:val="2"/>
          <w:numId w:val="27"/>
        </w:numPr>
        <w:autoSpaceDE/>
        <w:autoSpaceDN/>
        <w:adjustRightInd/>
        <w:spacing w:line="259" w:lineRule="auto"/>
        <w:rPr>
          <w:color w:val="auto"/>
        </w:rPr>
      </w:pPr>
      <w:r w:rsidRPr="00340C42">
        <w:rPr>
          <w:color w:val="auto"/>
        </w:rPr>
        <w:t xml:space="preserve">Use the </w:t>
      </w:r>
      <w:r w:rsidR="0025418E" w:rsidRPr="00340C42">
        <w:rPr>
          <w:color w:val="auto"/>
        </w:rPr>
        <w:t>fol</w:t>
      </w:r>
      <w:r w:rsidRPr="00340C42">
        <w:rPr>
          <w:color w:val="auto"/>
        </w:rPr>
        <w:t xml:space="preserve">lowing </w:t>
      </w:r>
      <w:r w:rsidR="004E7C7D" w:rsidRPr="00340C42">
        <w:rPr>
          <w:color w:val="auto"/>
        </w:rPr>
        <w:t xml:space="preserve">respective </w:t>
      </w:r>
      <w:r w:rsidRPr="00340C42">
        <w:rPr>
          <w:color w:val="auto"/>
        </w:rPr>
        <w:t xml:space="preserve">formulations </w:t>
      </w:r>
      <w:r w:rsidR="009A4580" w:rsidRPr="00340C42">
        <w:rPr>
          <w:color w:val="auto"/>
        </w:rPr>
        <w:t xml:space="preserve">to prepare </w:t>
      </w:r>
      <w:r w:rsidR="004E7C7D" w:rsidRPr="00340C42">
        <w:rPr>
          <w:color w:val="auto"/>
        </w:rPr>
        <w:t>each mate</w:t>
      </w:r>
      <w:r w:rsidR="00B2007A" w:rsidRPr="00340C42">
        <w:rPr>
          <w:color w:val="auto"/>
        </w:rPr>
        <w:t xml:space="preserve">rial described in this protocol: </w:t>
      </w:r>
      <w:r w:rsidR="00F053A1" w:rsidRPr="00340C42">
        <w:rPr>
          <w:color w:val="auto"/>
        </w:rPr>
        <w:t>hydrogels/sponges/lyogels, 6% (w/v) 50:50 MaSp1:MaSp2; films/coatings, 5% (w/v) 80:20 MaSp1:MaSp2; adhesives, 12%</w:t>
      </w:r>
      <w:r w:rsidR="00FF7E4C" w:rsidRPr="00340C42">
        <w:rPr>
          <w:color w:val="auto"/>
        </w:rPr>
        <w:t xml:space="preserve"> (w/v) 50:50 MaSp1:MaSp2; fibers, 12.5% (w/v) 80:20 MaSp1:MaSp2.</w:t>
      </w:r>
      <w:r w:rsidR="0025418E" w:rsidRPr="00340C42">
        <w:rPr>
          <w:color w:val="auto"/>
        </w:rPr>
        <w:t xml:space="preserve"> </w:t>
      </w:r>
    </w:p>
    <w:p w14:paraId="3B77AC57" w14:textId="5057CD96" w:rsidR="00864FFF" w:rsidRPr="00340C42" w:rsidRDefault="00864FFF" w:rsidP="000D73BB">
      <w:pPr>
        <w:pStyle w:val="ListParagraph"/>
        <w:widowControl/>
        <w:autoSpaceDE/>
        <w:autoSpaceDN/>
        <w:adjustRightInd/>
        <w:spacing w:line="259" w:lineRule="auto"/>
        <w:ind w:left="0"/>
        <w:rPr>
          <w:color w:val="auto"/>
        </w:rPr>
      </w:pPr>
      <w:r w:rsidRPr="00340C42">
        <w:rPr>
          <w:color w:val="auto"/>
        </w:rPr>
        <w:tab/>
      </w:r>
    </w:p>
    <w:p w14:paraId="06C73ECA" w14:textId="76E3CEEC" w:rsidR="00E750AF" w:rsidRPr="00340C42" w:rsidRDefault="00E750AF" w:rsidP="000D73BB">
      <w:pPr>
        <w:rPr>
          <w:color w:val="auto"/>
        </w:rPr>
      </w:pPr>
      <w:r w:rsidRPr="00340C42">
        <w:rPr>
          <w:color w:val="auto"/>
        </w:rPr>
        <w:t>NOTE: Even though most formulations are better fitted for specific forms and materials</w:t>
      </w:r>
      <w:r w:rsidR="002274C3" w:rsidRPr="00340C42">
        <w:rPr>
          <w:color w:val="auto"/>
        </w:rPr>
        <w:t>,</w:t>
      </w:r>
      <w:r w:rsidRPr="00340C42">
        <w:rPr>
          <w:color w:val="auto"/>
        </w:rPr>
        <w:t xml:space="preserve"> there is </w:t>
      </w:r>
      <w:r w:rsidR="002274C3" w:rsidRPr="00340C42">
        <w:rPr>
          <w:color w:val="auto"/>
        </w:rPr>
        <w:t xml:space="preserve">a </w:t>
      </w:r>
      <w:r w:rsidRPr="00340C42">
        <w:rPr>
          <w:color w:val="auto"/>
        </w:rPr>
        <w:t>wide range of formulations</w:t>
      </w:r>
      <w:r w:rsidR="006C598E" w:rsidRPr="00340C42">
        <w:rPr>
          <w:color w:val="auto"/>
        </w:rPr>
        <w:t xml:space="preserve"> that </w:t>
      </w:r>
      <w:r w:rsidRPr="00340C42">
        <w:rPr>
          <w:color w:val="auto"/>
        </w:rPr>
        <w:t xml:space="preserve">can often overlap. Additionally, the final rSSp materials can also be tailored during formation and processing to produce the desired properties. Generally, each protein will require investigation into appropriate or useful parameters. </w:t>
      </w:r>
    </w:p>
    <w:p w14:paraId="38F4136C" w14:textId="77777777" w:rsidR="000D73BB" w:rsidRPr="00340C42" w:rsidRDefault="000D73BB" w:rsidP="000D73BB">
      <w:pPr>
        <w:rPr>
          <w:color w:val="auto"/>
        </w:rPr>
      </w:pPr>
    </w:p>
    <w:p w14:paraId="24C072B9" w14:textId="0681E22D" w:rsidR="00E750AF" w:rsidRPr="00340C42" w:rsidRDefault="00E750AF" w:rsidP="000D73BB">
      <w:pPr>
        <w:pStyle w:val="ListParagraph"/>
        <w:widowControl/>
        <w:numPr>
          <w:ilvl w:val="1"/>
          <w:numId w:val="27"/>
        </w:numPr>
        <w:autoSpaceDE/>
        <w:autoSpaceDN/>
        <w:adjustRightInd/>
        <w:spacing w:after="160" w:line="259" w:lineRule="auto"/>
        <w:rPr>
          <w:color w:val="auto"/>
          <w:highlight w:val="yellow"/>
        </w:rPr>
      </w:pPr>
      <w:r w:rsidRPr="00340C42">
        <w:rPr>
          <w:color w:val="auto"/>
          <w:highlight w:val="yellow"/>
        </w:rPr>
        <w:t xml:space="preserve">Select a clean and new </w:t>
      </w:r>
      <w:r w:rsidR="00AA4A85" w:rsidRPr="00340C42">
        <w:rPr>
          <w:color w:val="auto"/>
          <w:highlight w:val="yellow"/>
        </w:rPr>
        <w:t>8</w:t>
      </w:r>
      <w:r w:rsidR="00E014F5" w:rsidRPr="00340C42">
        <w:rPr>
          <w:color w:val="auto"/>
          <w:highlight w:val="yellow"/>
        </w:rPr>
        <w:t xml:space="preserve"> </w:t>
      </w:r>
      <w:r w:rsidR="00AA4A85" w:rsidRPr="00340C42">
        <w:rPr>
          <w:color w:val="auto"/>
          <w:highlight w:val="yellow"/>
        </w:rPr>
        <w:t xml:space="preserve">mL </w:t>
      </w:r>
      <w:r w:rsidRPr="00340C42">
        <w:rPr>
          <w:color w:val="auto"/>
          <w:highlight w:val="yellow"/>
        </w:rPr>
        <w:t>autoclavable borosilicate glass culture vial with a rubber</w:t>
      </w:r>
      <w:r w:rsidR="000D73BB" w:rsidRPr="00340C42">
        <w:rPr>
          <w:color w:val="auto"/>
          <w:highlight w:val="yellow"/>
        </w:rPr>
        <w:t xml:space="preserve"> </w:t>
      </w:r>
      <w:r w:rsidRPr="00340C42">
        <w:rPr>
          <w:color w:val="auto"/>
          <w:highlight w:val="yellow"/>
        </w:rPr>
        <w:t>lined screw cap.</w:t>
      </w:r>
    </w:p>
    <w:p w14:paraId="6AA44992" w14:textId="77777777" w:rsidR="000D73BB" w:rsidRPr="00340C42" w:rsidRDefault="000D73BB" w:rsidP="000D73BB">
      <w:pPr>
        <w:pStyle w:val="ListParagraph"/>
        <w:widowControl/>
        <w:autoSpaceDE/>
        <w:autoSpaceDN/>
        <w:adjustRightInd/>
        <w:spacing w:after="160" w:line="259" w:lineRule="auto"/>
        <w:ind w:left="0"/>
        <w:rPr>
          <w:color w:val="auto"/>
          <w:highlight w:val="yellow"/>
        </w:rPr>
      </w:pPr>
    </w:p>
    <w:p w14:paraId="385A40D3" w14:textId="1B0B3144" w:rsidR="005834A5" w:rsidRPr="00340C42" w:rsidRDefault="00E750AF" w:rsidP="000D73BB">
      <w:pPr>
        <w:pStyle w:val="ListParagraph"/>
        <w:widowControl/>
        <w:numPr>
          <w:ilvl w:val="1"/>
          <w:numId w:val="27"/>
        </w:numPr>
        <w:autoSpaceDE/>
        <w:autoSpaceDN/>
        <w:adjustRightInd/>
        <w:spacing w:after="160" w:line="259" w:lineRule="auto"/>
        <w:rPr>
          <w:color w:val="auto"/>
          <w:highlight w:val="yellow"/>
        </w:rPr>
      </w:pPr>
      <w:r w:rsidRPr="00340C42">
        <w:rPr>
          <w:color w:val="auto"/>
          <w:highlight w:val="yellow"/>
        </w:rPr>
        <w:t xml:space="preserve">Remove the cap and place the empty vial on an analytical balance. Tare the mass of the empty vial so that the balance reads zero mass. </w:t>
      </w:r>
    </w:p>
    <w:p w14:paraId="176DBAD9" w14:textId="77777777" w:rsidR="000D73BB" w:rsidRPr="00340C42" w:rsidRDefault="000D73BB" w:rsidP="000D73BB">
      <w:pPr>
        <w:pStyle w:val="ListParagraph"/>
        <w:widowControl/>
        <w:autoSpaceDE/>
        <w:autoSpaceDN/>
        <w:adjustRightInd/>
        <w:spacing w:after="160" w:line="259" w:lineRule="auto"/>
        <w:ind w:left="0"/>
        <w:rPr>
          <w:color w:val="auto"/>
          <w:highlight w:val="yellow"/>
        </w:rPr>
      </w:pPr>
    </w:p>
    <w:p w14:paraId="0CADFFD7" w14:textId="0E400F90" w:rsidR="00D62664" w:rsidRPr="00340C42" w:rsidRDefault="00E750AF" w:rsidP="000D73BB">
      <w:pPr>
        <w:pStyle w:val="ListParagraph"/>
        <w:widowControl/>
        <w:numPr>
          <w:ilvl w:val="1"/>
          <w:numId w:val="27"/>
        </w:numPr>
        <w:autoSpaceDE/>
        <w:autoSpaceDN/>
        <w:adjustRightInd/>
        <w:spacing w:line="259" w:lineRule="auto"/>
        <w:rPr>
          <w:color w:val="auto"/>
          <w:highlight w:val="yellow"/>
        </w:rPr>
      </w:pPr>
      <w:r w:rsidRPr="00340C42">
        <w:rPr>
          <w:color w:val="auto"/>
          <w:highlight w:val="yellow"/>
        </w:rPr>
        <w:t>Add the desired lyophilized rSSp powder to the empty vial</w:t>
      </w:r>
      <w:r w:rsidR="002D2001" w:rsidRPr="00340C42">
        <w:rPr>
          <w:color w:val="auto"/>
          <w:highlight w:val="yellow"/>
        </w:rPr>
        <w:t xml:space="preserve"> for each specific material</w:t>
      </w:r>
      <w:r w:rsidRPr="00340C42">
        <w:rPr>
          <w:color w:val="auto"/>
          <w:highlight w:val="yellow"/>
        </w:rPr>
        <w:t>.</w:t>
      </w:r>
    </w:p>
    <w:p w14:paraId="4AA1C295" w14:textId="77777777" w:rsidR="005B6AEF" w:rsidRPr="00340C42" w:rsidRDefault="005B6AEF" w:rsidP="005B6AEF">
      <w:pPr>
        <w:pStyle w:val="ListParagraph"/>
        <w:widowControl/>
        <w:autoSpaceDE/>
        <w:autoSpaceDN/>
        <w:adjustRightInd/>
        <w:spacing w:line="259" w:lineRule="auto"/>
        <w:ind w:left="0"/>
        <w:rPr>
          <w:color w:val="auto"/>
          <w:highlight w:val="yellow"/>
        </w:rPr>
      </w:pPr>
    </w:p>
    <w:p w14:paraId="78359151" w14:textId="3D5D2976" w:rsidR="00E750AF" w:rsidRPr="00340C42" w:rsidRDefault="00E676AA" w:rsidP="000D73BB">
      <w:pPr>
        <w:pStyle w:val="ListParagraph"/>
        <w:widowControl/>
        <w:numPr>
          <w:ilvl w:val="2"/>
          <w:numId w:val="27"/>
        </w:numPr>
        <w:autoSpaceDE/>
        <w:autoSpaceDN/>
        <w:adjustRightInd/>
        <w:spacing w:line="259" w:lineRule="auto"/>
        <w:rPr>
          <w:color w:val="auto"/>
          <w:highlight w:val="yellow"/>
        </w:rPr>
      </w:pPr>
      <w:r w:rsidRPr="00340C42">
        <w:rPr>
          <w:color w:val="auto"/>
          <w:highlight w:val="yellow"/>
        </w:rPr>
        <w:t xml:space="preserve">Use these specific masses of each protein </w:t>
      </w:r>
      <w:r w:rsidR="0092277B" w:rsidRPr="00340C42">
        <w:rPr>
          <w:color w:val="auto"/>
          <w:highlight w:val="yellow"/>
        </w:rPr>
        <w:t xml:space="preserve">type for each material, when preparing a </w:t>
      </w:r>
      <w:r w:rsidRPr="00340C42">
        <w:rPr>
          <w:color w:val="auto"/>
          <w:highlight w:val="yellow"/>
        </w:rPr>
        <w:t>2 mL of solution:</w:t>
      </w:r>
      <w:r w:rsidR="005B3FC4" w:rsidRPr="00340C42">
        <w:rPr>
          <w:color w:val="auto"/>
          <w:highlight w:val="yellow"/>
        </w:rPr>
        <w:t xml:space="preserve"> hydrogels/sponges/</w:t>
      </w:r>
      <w:proofErr w:type="spellStart"/>
      <w:r w:rsidR="005B3FC4" w:rsidRPr="00340C42">
        <w:rPr>
          <w:color w:val="auto"/>
          <w:highlight w:val="yellow"/>
        </w:rPr>
        <w:t>lyogels</w:t>
      </w:r>
      <w:proofErr w:type="spellEnd"/>
      <w:r w:rsidR="005B3FC4" w:rsidRPr="00340C42">
        <w:rPr>
          <w:color w:val="auto"/>
          <w:highlight w:val="yellow"/>
        </w:rPr>
        <w:t xml:space="preserve">, 60 mg </w:t>
      </w:r>
      <w:r w:rsidR="005B6AEF" w:rsidRPr="00340C42">
        <w:rPr>
          <w:color w:val="auto"/>
          <w:highlight w:val="yellow"/>
        </w:rPr>
        <w:t xml:space="preserve">of </w:t>
      </w:r>
      <w:r w:rsidR="005B3FC4" w:rsidRPr="00340C42">
        <w:rPr>
          <w:color w:val="auto"/>
          <w:highlight w:val="yellow"/>
        </w:rPr>
        <w:t xml:space="preserve">MaSp1 and 60 mg </w:t>
      </w:r>
      <w:r w:rsidR="005B6AEF" w:rsidRPr="00340C42">
        <w:rPr>
          <w:color w:val="auto"/>
          <w:highlight w:val="yellow"/>
        </w:rPr>
        <w:t xml:space="preserve">of </w:t>
      </w:r>
      <w:r w:rsidR="005B3FC4" w:rsidRPr="00340C42">
        <w:rPr>
          <w:color w:val="auto"/>
          <w:highlight w:val="yellow"/>
        </w:rPr>
        <w:t xml:space="preserve">MaSp2; films/coatings, 80 mg </w:t>
      </w:r>
      <w:r w:rsidR="005B6AEF" w:rsidRPr="00340C42">
        <w:rPr>
          <w:color w:val="auto"/>
          <w:highlight w:val="yellow"/>
        </w:rPr>
        <w:t xml:space="preserve">of </w:t>
      </w:r>
      <w:r w:rsidR="005B3FC4" w:rsidRPr="00340C42">
        <w:rPr>
          <w:color w:val="auto"/>
          <w:highlight w:val="yellow"/>
        </w:rPr>
        <w:t xml:space="preserve">MaSp1 and 20 mg </w:t>
      </w:r>
      <w:r w:rsidR="005B6AEF" w:rsidRPr="00340C42">
        <w:rPr>
          <w:color w:val="auto"/>
          <w:highlight w:val="yellow"/>
        </w:rPr>
        <w:t xml:space="preserve">of </w:t>
      </w:r>
      <w:r w:rsidR="005B3FC4" w:rsidRPr="00340C42">
        <w:rPr>
          <w:color w:val="auto"/>
          <w:highlight w:val="yellow"/>
        </w:rPr>
        <w:t xml:space="preserve">MaSp2; adhesives, 120 mg </w:t>
      </w:r>
      <w:r w:rsidR="005B6AEF" w:rsidRPr="00340C42">
        <w:rPr>
          <w:color w:val="auto"/>
          <w:highlight w:val="yellow"/>
        </w:rPr>
        <w:t xml:space="preserve">of </w:t>
      </w:r>
      <w:r w:rsidR="005B3FC4" w:rsidRPr="00340C42">
        <w:rPr>
          <w:color w:val="auto"/>
          <w:highlight w:val="yellow"/>
        </w:rPr>
        <w:t xml:space="preserve">MaSp1 and 120 mg </w:t>
      </w:r>
      <w:r w:rsidR="005B6AEF" w:rsidRPr="00340C42">
        <w:rPr>
          <w:color w:val="auto"/>
          <w:highlight w:val="yellow"/>
        </w:rPr>
        <w:t xml:space="preserve">of </w:t>
      </w:r>
      <w:r w:rsidR="005B3FC4" w:rsidRPr="00340C42">
        <w:rPr>
          <w:color w:val="auto"/>
          <w:highlight w:val="yellow"/>
        </w:rPr>
        <w:t xml:space="preserve">MaSp2; fibers, </w:t>
      </w:r>
      <w:r w:rsidR="009B548A" w:rsidRPr="00340C42">
        <w:rPr>
          <w:color w:val="auto"/>
          <w:highlight w:val="yellow"/>
        </w:rPr>
        <w:t xml:space="preserve">200 mg </w:t>
      </w:r>
      <w:r w:rsidR="005B6AEF" w:rsidRPr="00340C42">
        <w:rPr>
          <w:color w:val="auto"/>
          <w:highlight w:val="yellow"/>
        </w:rPr>
        <w:t xml:space="preserve">of </w:t>
      </w:r>
      <w:r w:rsidR="009B548A" w:rsidRPr="00340C42">
        <w:rPr>
          <w:color w:val="auto"/>
          <w:highlight w:val="yellow"/>
        </w:rPr>
        <w:t xml:space="preserve">MaSp1 and 50 mg </w:t>
      </w:r>
      <w:r w:rsidR="005B6AEF" w:rsidRPr="00340C42">
        <w:rPr>
          <w:color w:val="auto"/>
          <w:highlight w:val="yellow"/>
        </w:rPr>
        <w:t xml:space="preserve">of </w:t>
      </w:r>
      <w:r w:rsidR="009B548A" w:rsidRPr="00340C42">
        <w:rPr>
          <w:color w:val="auto"/>
          <w:highlight w:val="yellow"/>
        </w:rPr>
        <w:t>MaSp2.</w:t>
      </w:r>
      <w:r w:rsidR="00E750AF" w:rsidRPr="00340C42">
        <w:rPr>
          <w:color w:val="auto"/>
          <w:highlight w:val="yellow"/>
        </w:rPr>
        <w:t xml:space="preserve"> </w:t>
      </w:r>
    </w:p>
    <w:p w14:paraId="64F7A373" w14:textId="77777777" w:rsidR="000D73BB" w:rsidRPr="00340C42" w:rsidRDefault="000D73BB" w:rsidP="000D73BB">
      <w:pPr>
        <w:pStyle w:val="ListParagraph"/>
        <w:widowControl/>
        <w:autoSpaceDE/>
        <w:autoSpaceDN/>
        <w:adjustRightInd/>
        <w:spacing w:line="259" w:lineRule="auto"/>
        <w:ind w:left="0"/>
        <w:rPr>
          <w:color w:val="auto"/>
          <w:highlight w:val="yellow"/>
        </w:rPr>
      </w:pPr>
    </w:p>
    <w:p w14:paraId="4C4BB4B4" w14:textId="18F0167F" w:rsidR="00F540B7" w:rsidRPr="00340C42" w:rsidRDefault="00E44BF1" w:rsidP="000D73BB">
      <w:pPr>
        <w:pStyle w:val="ListParagraph"/>
        <w:widowControl/>
        <w:numPr>
          <w:ilvl w:val="1"/>
          <w:numId w:val="27"/>
        </w:numPr>
        <w:autoSpaceDE/>
        <w:autoSpaceDN/>
        <w:adjustRightInd/>
        <w:spacing w:line="259" w:lineRule="auto"/>
        <w:rPr>
          <w:color w:val="auto"/>
          <w:highlight w:val="yellow"/>
        </w:rPr>
      </w:pPr>
      <w:r w:rsidRPr="00340C42">
        <w:rPr>
          <w:color w:val="auto"/>
          <w:highlight w:val="yellow"/>
        </w:rPr>
        <w:t>Add the desired amount of ultrapure water</w:t>
      </w:r>
      <w:r w:rsidR="00864FFF" w:rsidRPr="00340C42">
        <w:rPr>
          <w:color w:val="auto"/>
          <w:highlight w:val="yellow"/>
        </w:rPr>
        <w:t xml:space="preserve">, </w:t>
      </w:r>
      <w:r w:rsidR="00220472" w:rsidRPr="00340C42">
        <w:rPr>
          <w:color w:val="auto"/>
          <w:highlight w:val="yellow"/>
        </w:rPr>
        <w:t>at least 2</w:t>
      </w:r>
      <w:r w:rsidR="0025418E" w:rsidRPr="00340C42">
        <w:rPr>
          <w:color w:val="auto"/>
          <w:highlight w:val="yellow"/>
        </w:rPr>
        <w:t xml:space="preserve"> </w:t>
      </w:r>
      <w:r w:rsidR="00864FFF" w:rsidRPr="00340C42">
        <w:rPr>
          <w:color w:val="auto"/>
          <w:highlight w:val="yellow"/>
        </w:rPr>
        <w:t>mL,</w:t>
      </w:r>
      <w:r w:rsidRPr="00340C42">
        <w:rPr>
          <w:color w:val="auto"/>
          <w:highlight w:val="yellow"/>
        </w:rPr>
        <w:t xml:space="preserve"> to the vial that already contains the weighted </w:t>
      </w:r>
      <w:proofErr w:type="spellStart"/>
      <w:r w:rsidRPr="00340C42">
        <w:rPr>
          <w:color w:val="auto"/>
          <w:highlight w:val="yellow"/>
        </w:rPr>
        <w:t>rSSp</w:t>
      </w:r>
      <w:proofErr w:type="spellEnd"/>
      <w:r w:rsidRPr="00340C42">
        <w:rPr>
          <w:color w:val="auto"/>
          <w:highlight w:val="yellow"/>
        </w:rPr>
        <w:t xml:space="preserve"> powders</w:t>
      </w:r>
      <w:r w:rsidR="00E750AF" w:rsidRPr="00340C42">
        <w:rPr>
          <w:color w:val="auto"/>
          <w:highlight w:val="yellow"/>
        </w:rPr>
        <w:t xml:space="preserve">. </w:t>
      </w:r>
    </w:p>
    <w:p w14:paraId="5EF97705" w14:textId="77777777" w:rsidR="000D73BB" w:rsidRPr="00340C42" w:rsidRDefault="000D73BB" w:rsidP="000D73BB">
      <w:pPr>
        <w:pStyle w:val="ListParagraph"/>
        <w:widowControl/>
        <w:autoSpaceDE/>
        <w:autoSpaceDN/>
        <w:adjustRightInd/>
        <w:spacing w:line="259" w:lineRule="auto"/>
        <w:ind w:left="0"/>
        <w:rPr>
          <w:color w:val="auto"/>
          <w:highlight w:val="yellow"/>
        </w:rPr>
      </w:pPr>
    </w:p>
    <w:p w14:paraId="79BC24FE" w14:textId="1612338B" w:rsidR="000D73BB" w:rsidRPr="00340C42" w:rsidRDefault="00F540B7" w:rsidP="000D73BB">
      <w:pPr>
        <w:pStyle w:val="ListParagraph"/>
        <w:widowControl/>
        <w:autoSpaceDE/>
        <w:autoSpaceDN/>
        <w:adjustRightInd/>
        <w:spacing w:line="259" w:lineRule="auto"/>
        <w:ind w:left="0"/>
        <w:rPr>
          <w:color w:val="auto"/>
        </w:rPr>
      </w:pPr>
      <w:r w:rsidRPr="00340C42">
        <w:rPr>
          <w:color w:val="auto"/>
        </w:rPr>
        <w:t>NOTE: A minimal volume of 2 mL is recommended for all solvation procedures.</w:t>
      </w:r>
    </w:p>
    <w:p w14:paraId="5350193C" w14:textId="77777777" w:rsidR="000D73BB" w:rsidRPr="00340C42" w:rsidRDefault="000D73BB" w:rsidP="000D73BB">
      <w:pPr>
        <w:pStyle w:val="ListParagraph"/>
        <w:widowControl/>
        <w:autoSpaceDE/>
        <w:autoSpaceDN/>
        <w:adjustRightInd/>
        <w:spacing w:line="259" w:lineRule="auto"/>
        <w:ind w:left="0"/>
        <w:rPr>
          <w:color w:val="auto"/>
        </w:rPr>
      </w:pPr>
    </w:p>
    <w:p w14:paraId="4C3E1AAE" w14:textId="0F604745" w:rsidR="00E750AF" w:rsidRPr="00340C42" w:rsidRDefault="00E750AF" w:rsidP="000D73BB">
      <w:pPr>
        <w:pStyle w:val="ListParagraph"/>
        <w:widowControl/>
        <w:numPr>
          <w:ilvl w:val="1"/>
          <w:numId w:val="27"/>
        </w:numPr>
        <w:autoSpaceDE/>
        <w:autoSpaceDN/>
        <w:adjustRightInd/>
        <w:spacing w:line="259" w:lineRule="auto"/>
        <w:rPr>
          <w:color w:val="auto"/>
          <w:highlight w:val="yellow"/>
        </w:rPr>
      </w:pPr>
      <w:r w:rsidRPr="00340C42">
        <w:rPr>
          <w:color w:val="auto"/>
          <w:highlight w:val="yellow"/>
        </w:rPr>
        <w:t xml:space="preserve">Seal the vial </w:t>
      </w:r>
      <w:r w:rsidR="00E44BF1" w:rsidRPr="00340C42">
        <w:rPr>
          <w:color w:val="auto"/>
          <w:highlight w:val="yellow"/>
        </w:rPr>
        <w:t xml:space="preserve">cap </w:t>
      </w:r>
      <w:r w:rsidRPr="00340C42">
        <w:rPr>
          <w:color w:val="auto"/>
          <w:highlight w:val="yellow"/>
        </w:rPr>
        <w:t>and briskly vortex the contents to create a dispersed</w:t>
      </w:r>
      <w:r w:rsidR="00E44BF1" w:rsidRPr="00340C42">
        <w:rPr>
          <w:color w:val="auto"/>
          <w:highlight w:val="yellow"/>
        </w:rPr>
        <w:t>,</w:t>
      </w:r>
      <w:r w:rsidRPr="00340C42">
        <w:rPr>
          <w:color w:val="auto"/>
          <w:highlight w:val="yellow"/>
        </w:rPr>
        <w:t xml:space="preserve"> and homogenous</w:t>
      </w:r>
      <w:r w:rsidR="00E44BF1" w:rsidRPr="00340C42">
        <w:rPr>
          <w:color w:val="auto"/>
          <w:highlight w:val="yellow"/>
        </w:rPr>
        <w:t>,</w:t>
      </w:r>
      <w:r w:rsidRPr="00340C42">
        <w:rPr>
          <w:color w:val="auto"/>
          <w:highlight w:val="yellow"/>
        </w:rPr>
        <w:t xml:space="preserve"> rSSp mixture that is</w:t>
      </w:r>
      <w:r w:rsidR="00E44BF1" w:rsidRPr="00340C42">
        <w:rPr>
          <w:color w:val="auto"/>
          <w:highlight w:val="yellow"/>
        </w:rPr>
        <w:t xml:space="preserve"> now</w:t>
      </w:r>
      <w:r w:rsidRPr="00340C42">
        <w:rPr>
          <w:color w:val="auto"/>
          <w:highlight w:val="yellow"/>
        </w:rPr>
        <w:t xml:space="preserve"> ready for the solvation procedure. </w:t>
      </w:r>
      <w:r w:rsidRPr="00340C42">
        <w:rPr>
          <w:color w:val="auto"/>
        </w:rPr>
        <w:t xml:space="preserve">Additional homogenization approaches such as sonication or impeller mixing can be employed with, or in addition, the vortex mixing. </w:t>
      </w:r>
    </w:p>
    <w:p w14:paraId="5B69667D" w14:textId="77777777" w:rsidR="00E750AF" w:rsidRPr="00340C42" w:rsidRDefault="00E750AF" w:rsidP="000D73BB">
      <w:pPr>
        <w:pStyle w:val="ListParagraph"/>
        <w:ind w:left="0"/>
        <w:rPr>
          <w:color w:val="auto"/>
        </w:rPr>
      </w:pPr>
    </w:p>
    <w:p w14:paraId="758DAC50" w14:textId="418D09DC" w:rsidR="00E750AF" w:rsidRPr="00340C42" w:rsidRDefault="00E750AF" w:rsidP="000D73BB">
      <w:pPr>
        <w:pStyle w:val="ListParagraph"/>
        <w:widowControl/>
        <w:numPr>
          <w:ilvl w:val="0"/>
          <w:numId w:val="27"/>
        </w:numPr>
        <w:autoSpaceDE/>
        <w:autoSpaceDN/>
        <w:adjustRightInd/>
        <w:spacing w:line="259" w:lineRule="auto"/>
        <w:rPr>
          <w:color w:val="auto"/>
          <w:highlight w:val="yellow"/>
        </w:rPr>
      </w:pPr>
      <w:r w:rsidRPr="00340C42">
        <w:rPr>
          <w:b/>
          <w:bCs/>
          <w:color w:val="auto"/>
          <w:highlight w:val="yellow"/>
        </w:rPr>
        <w:t xml:space="preserve">Recombinant </w:t>
      </w:r>
      <w:r w:rsidR="00C26DC3" w:rsidRPr="00340C42">
        <w:rPr>
          <w:b/>
          <w:bCs/>
          <w:color w:val="auto"/>
          <w:highlight w:val="yellow"/>
        </w:rPr>
        <w:t>spider silk solvation</w:t>
      </w:r>
    </w:p>
    <w:p w14:paraId="70F98B82" w14:textId="77777777" w:rsidR="00F3124F" w:rsidRPr="00340C42" w:rsidRDefault="00F3124F" w:rsidP="000D73BB">
      <w:pPr>
        <w:pStyle w:val="ListParagraph"/>
        <w:widowControl/>
        <w:autoSpaceDE/>
        <w:autoSpaceDN/>
        <w:adjustRightInd/>
        <w:spacing w:line="259" w:lineRule="auto"/>
        <w:ind w:left="0"/>
        <w:rPr>
          <w:color w:val="auto"/>
          <w:highlight w:val="yellow"/>
        </w:rPr>
      </w:pPr>
    </w:p>
    <w:p w14:paraId="57187046" w14:textId="2A0237A2" w:rsidR="00E750AF" w:rsidRPr="00340C42" w:rsidRDefault="00E750AF" w:rsidP="000D73BB">
      <w:pPr>
        <w:rPr>
          <w:color w:val="auto"/>
        </w:rPr>
      </w:pPr>
      <w:r w:rsidRPr="00340C42">
        <w:rPr>
          <w:color w:val="auto"/>
        </w:rPr>
        <w:t xml:space="preserve">CAUTION: High heats and pressures </w:t>
      </w:r>
      <w:r w:rsidR="00727B16" w:rsidRPr="00340C42">
        <w:rPr>
          <w:color w:val="auto"/>
        </w:rPr>
        <w:t xml:space="preserve">are </w:t>
      </w:r>
      <w:r w:rsidRPr="00340C42">
        <w:rPr>
          <w:color w:val="auto"/>
        </w:rPr>
        <w:t>generated during the solvation procedure. Proper personal protective equipment</w:t>
      </w:r>
      <w:r w:rsidR="00246F6E" w:rsidRPr="00340C42">
        <w:rPr>
          <w:color w:val="auto"/>
        </w:rPr>
        <w:t>,</w:t>
      </w:r>
      <w:r w:rsidRPr="00340C42">
        <w:rPr>
          <w:color w:val="auto"/>
        </w:rPr>
        <w:t xml:space="preserve"> especially goggles, long sleeves, and heat resistant gloves </w:t>
      </w:r>
      <w:r w:rsidR="00246F6E" w:rsidRPr="00340C42">
        <w:rPr>
          <w:color w:val="auto"/>
        </w:rPr>
        <w:t xml:space="preserve">are required </w:t>
      </w:r>
      <w:r w:rsidRPr="00340C42">
        <w:rPr>
          <w:color w:val="auto"/>
        </w:rPr>
        <w:t xml:space="preserve">for this process. </w:t>
      </w:r>
    </w:p>
    <w:p w14:paraId="3EC75711" w14:textId="77777777" w:rsidR="007E0DAC" w:rsidRPr="00340C42" w:rsidRDefault="007E0DAC" w:rsidP="000D73BB">
      <w:pPr>
        <w:rPr>
          <w:color w:val="auto"/>
        </w:rPr>
      </w:pPr>
    </w:p>
    <w:p w14:paraId="5F9806F8" w14:textId="777979DA" w:rsidR="00E750AF" w:rsidRPr="00340C42" w:rsidRDefault="00E750AF" w:rsidP="000D73BB">
      <w:pPr>
        <w:pStyle w:val="ListParagraph"/>
        <w:widowControl/>
        <w:numPr>
          <w:ilvl w:val="1"/>
          <w:numId w:val="27"/>
        </w:numPr>
        <w:autoSpaceDE/>
        <w:autoSpaceDN/>
        <w:adjustRightInd/>
        <w:spacing w:line="259" w:lineRule="auto"/>
        <w:rPr>
          <w:color w:val="auto"/>
          <w:highlight w:val="yellow"/>
        </w:rPr>
      </w:pPr>
      <w:r w:rsidRPr="00340C42">
        <w:rPr>
          <w:color w:val="auto"/>
          <w:highlight w:val="yellow"/>
        </w:rPr>
        <w:t>Perform a final check of the vial, or vessel, cap to ensure that it has been firmly and securely tightened. The</w:t>
      </w:r>
      <w:r w:rsidR="003E1AEE" w:rsidRPr="00340C42">
        <w:rPr>
          <w:color w:val="auto"/>
          <w:highlight w:val="yellow"/>
        </w:rPr>
        <w:t>n transfer the</w:t>
      </w:r>
      <w:r w:rsidRPr="00340C42">
        <w:rPr>
          <w:color w:val="auto"/>
          <w:highlight w:val="yellow"/>
        </w:rPr>
        <w:t xml:space="preserve"> suspended rSSp mixture</w:t>
      </w:r>
      <w:r w:rsidR="003E1AEE" w:rsidRPr="00340C42">
        <w:rPr>
          <w:color w:val="auto"/>
          <w:highlight w:val="yellow"/>
        </w:rPr>
        <w:t xml:space="preserve"> to a </w:t>
      </w:r>
      <w:r w:rsidRPr="00340C42">
        <w:rPr>
          <w:color w:val="auto"/>
          <w:highlight w:val="yellow"/>
        </w:rPr>
        <w:t>conventional microwave oven.</w:t>
      </w:r>
    </w:p>
    <w:p w14:paraId="0A44941D" w14:textId="77777777" w:rsidR="000D73BB" w:rsidRPr="00340C42" w:rsidRDefault="000D73BB" w:rsidP="000D73BB">
      <w:pPr>
        <w:pStyle w:val="ListParagraph"/>
        <w:widowControl/>
        <w:autoSpaceDE/>
        <w:autoSpaceDN/>
        <w:adjustRightInd/>
        <w:spacing w:line="259" w:lineRule="auto"/>
        <w:ind w:left="0"/>
        <w:rPr>
          <w:color w:val="auto"/>
          <w:highlight w:val="yellow"/>
        </w:rPr>
      </w:pPr>
    </w:p>
    <w:p w14:paraId="66503441" w14:textId="73DCDB7F" w:rsidR="00E750AF" w:rsidRPr="00340C42" w:rsidRDefault="00E750AF" w:rsidP="000D73BB">
      <w:pPr>
        <w:rPr>
          <w:color w:val="auto"/>
        </w:rPr>
      </w:pPr>
      <w:r w:rsidRPr="00340C42">
        <w:rPr>
          <w:color w:val="auto"/>
        </w:rPr>
        <w:t>NOTE: Microwave units within the power range of 700 to 1</w:t>
      </w:r>
      <w:r w:rsidR="00C26DC3" w:rsidRPr="00340C42">
        <w:rPr>
          <w:color w:val="auto"/>
        </w:rPr>
        <w:t>,</w:t>
      </w:r>
      <w:r w:rsidRPr="00340C42">
        <w:rPr>
          <w:color w:val="auto"/>
        </w:rPr>
        <w:t xml:space="preserve">500 Watts, possessing smaller internal chamber capacities, and rotating platforms </w:t>
      </w:r>
      <w:r w:rsidR="00252D00" w:rsidRPr="00340C42">
        <w:rPr>
          <w:color w:val="auto"/>
        </w:rPr>
        <w:t xml:space="preserve">are recommended to </w:t>
      </w:r>
      <w:r w:rsidRPr="00340C42">
        <w:rPr>
          <w:color w:val="auto"/>
        </w:rPr>
        <w:t>provide better</w:t>
      </w:r>
      <w:r w:rsidR="00252D00" w:rsidRPr="00340C42">
        <w:rPr>
          <w:color w:val="auto"/>
        </w:rPr>
        <w:t xml:space="preserve"> solvation</w:t>
      </w:r>
      <w:r w:rsidRPr="00340C42">
        <w:rPr>
          <w:color w:val="auto"/>
        </w:rPr>
        <w:t xml:space="preserve"> conditions</w:t>
      </w:r>
      <w:r w:rsidR="00252D00" w:rsidRPr="00340C42">
        <w:rPr>
          <w:color w:val="auto"/>
        </w:rPr>
        <w:t>.</w:t>
      </w:r>
      <w:r w:rsidRPr="00340C42">
        <w:rPr>
          <w:color w:val="auto"/>
        </w:rPr>
        <w:t xml:space="preserve"> </w:t>
      </w:r>
    </w:p>
    <w:p w14:paraId="70D6F569" w14:textId="77777777" w:rsidR="002F5ED4" w:rsidRPr="00340C42" w:rsidRDefault="002F5ED4" w:rsidP="000D73BB">
      <w:pPr>
        <w:rPr>
          <w:color w:val="auto"/>
        </w:rPr>
      </w:pPr>
    </w:p>
    <w:p w14:paraId="2DF18B7D" w14:textId="60CABC0A" w:rsidR="00E750AF" w:rsidRPr="00340C42" w:rsidRDefault="006C0AA0" w:rsidP="000D73BB">
      <w:pPr>
        <w:pStyle w:val="ListParagraph"/>
        <w:widowControl/>
        <w:numPr>
          <w:ilvl w:val="1"/>
          <w:numId w:val="27"/>
        </w:numPr>
        <w:autoSpaceDE/>
        <w:autoSpaceDN/>
        <w:adjustRightInd/>
        <w:spacing w:line="259" w:lineRule="auto"/>
        <w:rPr>
          <w:color w:val="auto"/>
          <w:highlight w:val="yellow"/>
        </w:rPr>
      </w:pPr>
      <w:r w:rsidRPr="00340C42">
        <w:rPr>
          <w:color w:val="auto"/>
          <w:highlight w:val="yellow"/>
        </w:rPr>
        <w:t>Begin o</w:t>
      </w:r>
      <w:r w:rsidR="00E750AF" w:rsidRPr="00340C42">
        <w:rPr>
          <w:color w:val="auto"/>
          <w:highlight w:val="yellow"/>
        </w:rPr>
        <w:t>peration of the microwave with 5 s bursts at full power. After each burst</w:t>
      </w:r>
      <w:r w:rsidRPr="00340C42">
        <w:rPr>
          <w:color w:val="auto"/>
          <w:highlight w:val="yellow"/>
        </w:rPr>
        <w:t xml:space="preserve"> briefly open the door and carefully mix/swirl the vial to prevent settling and maintain the </w:t>
      </w:r>
      <w:r w:rsidR="00E750AF" w:rsidRPr="00340C42">
        <w:rPr>
          <w:color w:val="auto"/>
          <w:highlight w:val="yellow"/>
        </w:rPr>
        <w:t>suspended mixture.</w:t>
      </w:r>
    </w:p>
    <w:p w14:paraId="5C9CB667" w14:textId="77777777" w:rsidR="000D73BB" w:rsidRPr="00340C42" w:rsidRDefault="000D73BB" w:rsidP="000D73BB">
      <w:pPr>
        <w:pStyle w:val="ListParagraph"/>
        <w:widowControl/>
        <w:autoSpaceDE/>
        <w:autoSpaceDN/>
        <w:adjustRightInd/>
        <w:spacing w:line="259" w:lineRule="auto"/>
        <w:ind w:left="0"/>
        <w:rPr>
          <w:color w:val="auto"/>
          <w:highlight w:val="yellow"/>
        </w:rPr>
      </w:pPr>
    </w:p>
    <w:p w14:paraId="3EFBA38E" w14:textId="089B3F72" w:rsidR="00E750AF" w:rsidRPr="00340C42" w:rsidRDefault="00E750AF" w:rsidP="000D73BB">
      <w:pPr>
        <w:pStyle w:val="ListParagraph"/>
        <w:widowControl/>
        <w:numPr>
          <w:ilvl w:val="1"/>
          <w:numId w:val="27"/>
        </w:numPr>
        <w:autoSpaceDE/>
        <w:autoSpaceDN/>
        <w:adjustRightInd/>
        <w:spacing w:line="259" w:lineRule="auto"/>
        <w:rPr>
          <w:color w:val="auto"/>
          <w:highlight w:val="yellow"/>
        </w:rPr>
      </w:pPr>
      <w:r w:rsidRPr="00340C42">
        <w:rPr>
          <w:color w:val="auto"/>
          <w:highlight w:val="yellow"/>
        </w:rPr>
        <w:t xml:space="preserve">Repeat this microwave process until the mixture and/or solution has obtained a temperature of at least 130 °C, when measured with an infrared thermometer directly against the solution containing portions of the vial. </w:t>
      </w:r>
      <w:r w:rsidR="002718D7" w:rsidRPr="00340C42">
        <w:rPr>
          <w:color w:val="auto"/>
          <w:highlight w:val="yellow"/>
        </w:rPr>
        <w:t xml:space="preserve">Repeat this process </w:t>
      </w:r>
      <w:r w:rsidRPr="00340C42">
        <w:rPr>
          <w:color w:val="auto"/>
          <w:highlight w:val="yellow"/>
        </w:rPr>
        <w:t>until all of the solid particulates have been completely dissolved and are no longer visible.</w:t>
      </w:r>
    </w:p>
    <w:p w14:paraId="46DDC092" w14:textId="77777777" w:rsidR="000D73BB" w:rsidRPr="00340C42" w:rsidRDefault="000D73BB" w:rsidP="000D73BB">
      <w:pPr>
        <w:pStyle w:val="ListParagraph"/>
        <w:widowControl/>
        <w:autoSpaceDE/>
        <w:autoSpaceDN/>
        <w:adjustRightInd/>
        <w:spacing w:line="259" w:lineRule="auto"/>
        <w:ind w:left="0"/>
        <w:rPr>
          <w:color w:val="auto"/>
          <w:highlight w:val="yellow"/>
        </w:rPr>
      </w:pPr>
    </w:p>
    <w:p w14:paraId="154AB97F" w14:textId="382D7F17" w:rsidR="00C26DC3" w:rsidRPr="00340C42" w:rsidRDefault="00E750AF" w:rsidP="000D73BB">
      <w:pPr>
        <w:rPr>
          <w:color w:val="auto"/>
        </w:rPr>
      </w:pPr>
      <w:r w:rsidRPr="00340C42">
        <w:rPr>
          <w:color w:val="auto"/>
        </w:rPr>
        <w:lastRenderedPageBreak/>
        <w:t xml:space="preserve">NOTE: It </w:t>
      </w:r>
      <w:r w:rsidR="00A27244" w:rsidRPr="00340C42">
        <w:rPr>
          <w:color w:val="auto"/>
        </w:rPr>
        <w:t xml:space="preserve">is suggested to </w:t>
      </w:r>
      <w:r w:rsidRPr="00340C42">
        <w:rPr>
          <w:color w:val="auto"/>
        </w:rPr>
        <w:t xml:space="preserve">allow the vial and solution to cool occasionally, especially if the formulation has a high concentration of rSSp present. Temperatures exceeding 200 °C increase the risk of vial </w:t>
      </w:r>
      <w:r w:rsidR="00FA327A" w:rsidRPr="00340C42">
        <w:rPr>
          <w:color w:val="auto"/>
        </w:rPr>
        <w:t>seal</w:t>
      </w:r>
      <w:r w:rsidRPr="00340C42">
        <w:rPr>
          <w:color w:val="auto"/>
        </w:rPr>
        <w:t xml:space="preserve"> failure. Special attention </w:t>
      </w:r>
      <w:r w:rsidR="00AF0282" w:rsidRPr="00340C42">
        <w:rPr>
          <w:color w:val="auto"/>
        </w:rPr>
        <w:t>must a</w:t>
      </w:r>
      <w:r w:rsidRPr="00340C42">
        <w:rPr>
          <w:color w:val="auto"/>
        </w:rPr>
        <w:t>lso be given to prevent the superheated mixture/solution from touching the seal, which will also result in vial containment failure.</w:t>
      </w:r>
    </w:p>
    <w:p w14:paraId="44717065" w14:textId="77777777" w:rsidR="00C26DC3" w:rsidRPr="00340C42" w:rsidRDefault="00C26DC3" w:rsidP="000D73BB">
      <w:pPr>
        <w:rPr>
          <w:color w:val="auto"/>
        </w:rPr>
      </w:pPr>
    </w:p>
    <w:p w14:paraId="5E19CD5D" w14:textId="78BE468E" w:rsidR="00E750AF" w:rsidRPr="00340C42" w:rsidRDefault="00AF0282" w:rsidP="000D73BB">
      <w:pPr>
        <w:pStyle w:val="ListParagraph"/>
        <w:widowControl/>
        <w:numPr>
          <w:ilvl w:val="1"/>
          <w:numId w:val="27"/>
        </w:numPr>
        <w:autoSpaceDE/>
        <w:autoSpaceDN/>
        <w:adjustRightInd/>
        <w:spacing w:after="160" w:line="259" w:lineRule="auto"/>
        <w:rPr>
          <w:color w:val="auto"/>
          <w:highlight w:val="yellow"/>
        </w:rPr>
      </w:pPr>
      <w:r w:rsidRPr="00340C42">
        <w:rPr>
          <w:color w:val="auto"/>
          <w:highlight w:val="yellow"/>
        </w:rPr>
        <w:t xml:space="preserve">After successfully solvating the rSSp mixture into a solution allow the temperature of the solution and the vial cap to cool below </w:t>
      </w:r>
      <w:r w:rsidR="00E750AF" w:rsidRPr="00340C42">
        <w:rPr>
          <w:color w:val="auto"/>
          <w:highlight w:val="yellow"/>
        </w:rPr>
        <w:t>100 °C (boiling point) before opening.</w:t>
      </w:r>
    </w:p>
    <w:p w14:paraId="7FB5456D" w14:textId="77777777" w:rsidR="002613A6" w:rsidRPr="00340C42" w:rsidRDefault="002613A6" w:rsidP="000D73BB">
      <w:pPr>
        <w:pStyle w:val="ListParagraph"/>
        <w:widowControl/>
        <w:autoSpaceDE/>
        <w:autoSpaceDN/>
        <w:adjustRightInd/>
        <w:spacing w:after="160" w:line="259" w:lineRule="auto"/>
        <w:ind w:left="0"/>
        <w:rPr>
          <w:color w:val="auto"/>
          <w:highlight w:val="yellow"/>
        </w:rPr>
      </w:pPr>
    </w:p>
    <w:p w14:paraId="1EE85D60" w14:textId="77777777" w:rsidR="00E750AF" w:rsidRPr="00340C42" w:rsidRDefault="00E750AF" w:rsidP="000D73BB">
      <w:pPr>
        <w:pStyle w:val="ListParagraph"/>
        <w:widowControl/>
        <w:numPr>
          <w:ilvl w:val="0"/>
          <w:numId w:val="27"/>
        </w:numPr>
        <w:autoSpaceDE/>
        <w:autoSpaceDN/>
        <w:adjustRightInd/>
        <w:spacing w:after="160" w:line="259" w:lineRule="auto"/>
        <w:rPr>
          <w:color w:val="auto"/>
          <w:highlight w:val="yellow"/>
        </w:rPr>
      </w:pPr>
      <w:r w:rsidRPr="00340C42">
        <w:rPr>
          <w:b/>
          <w:bCs/>
          <w:color w:val="auto"/>
          <w:highlight w:val="yellow"/>
        </w:rPr>
        <w:t>Hydrogels</w:t>
      </w:r>
    </w:p>
    <w:p w14:paraId="1939149A" w14:textId="77777777" w:rsidR="00664AC0" w:rsidRPr="00340C42" w:rsidRDefault="00664AC0" w:rsidP="000D73BB">
      <w:pPr>
        <w:pStyle w:val="ListParagraph"/>
        <w:widowControl/>
        <w:autoSpaceDE/>
        <w:autoSpaceDN/>
        <w:adjustRightInd/>
        <w:spacing w:after="160" w:line="259" w:lineRule="auto"/>
        <w:ind w:left="0"/>
        <w:rPr>
          <w:color w:val="auto"/>
          <w:highlight w:val="yellow"/>
        </w:rPr>
      </w:pPr>
    </w:p>
    <w:p w14:paraId="5352F7A0" w14:textId="518D9215" w:rsidR="00E750AF" w:rsidRPr="00340C42" w:rsidRDefault="00055610" w:rsidP="000D73BB">
      <w:pPr>
        <w:pStyle w:val="ListParagraph"/>
        <w:widowControl/>
        <w:numPr>
          <w:ilvl w:val="1"/>
          <w:numId w:val="27"/>
        </w:numPr>
        <w:autoSpaceDE/>
        <w:autoSpaceDN/>
        <w:adjustRightInd/>
        <w:spacing w:line="259" w:lineRule="auto"/>
        <w:rPr>
          <w:color w:val="auto"/>
          <w:highlight w:val="yellow"/>
        </w:rPr>
      </w:pPr>
      <w:r w:rsidRPr="00340C42">
        <w:rPr>
          <w:color w:val="auto"/>
          <w:highlight w:val="yellow"/>
        </w:rPr>
        <w:t xml:space="preserve">Prepare a </w:t>
      </w:r>
      <w:r w:rsidR="00E750AF" w:rsidRPr="00340C42">
        <w:rPr>
          <w:color w:val="auto"/>
          <w:highlight w:val="yellow"/>
        </w:rPr>
        <w:t>hydrogel</w:t>
      </w:r>
      <w:r w:rsidR="004B6176" w:rsidRPr="00340C42">
        <w:rPr>
          <w:color w:val="auto"/>
          <w:highlight w:val="yellow"/>
        </w:rPr>
        <w:t xml:space="preserve"> from the</w:t>
      </w:r>
      <w:r w:rsidR="00E750AF" w:rsidRPr="00340C42">
        <w:rPr>
          <w:color w:val="auto"/>
          <w:highlight w:val="yellow"/>
        </w:rPr>
        <w:t xml:space="preserve"> solution</w:t>
      </w:r>
      <w:r w:rsidR="004B6176" w:rsidRPr="00340C42">
        <w:rPr>
          <w:color w:val="auto"/>
          <w:highlight w:val="yellow"/>
        </w:rPr>
        <w:t xml:space="preserve"> after removing it from the microwave and allowing it to cool and set. Cas</w:t>
      </w:r>
      <w:r w:rsidR="00C26DC3" w:rsidRPr="00340C42">
        <w:rPr>
          <w:color w:val="auto"/>
          <w:highlight w:val="yellow"/>
        </w:rPr>
        <w:t xml:space="preserve">t </w:t>
      </w:r>
      <w:r w:rsidR="00437B37" w:rsidRPr="00340C42">
        <w:rPr>
          <w:color w:val="auto"/>
          <w:highlight w:val="yellow"/>
        </w:rPr>
        <w:t xml:space="preserve">the hydrogel into specific geometries prior to allowing it to </w:t>
      </w:r>
      <w:r w:rsidR="00E66FB5" w:rsidRPr="00340C42">
        <w:rPr>
          <w:color w:val="auto"/>
          <w:highlight w:val="yellow"/>
        </w:rPr>
        <w:t xml:space="preserve">fully </w:t>
      </w:r>
      <w:r w:rsidR="00437B37" w:rsidRPr="00340C42">
        <w:rPr>
          <w:color w:val="auto"/>
          <w:highlight w:val="yellow"/>
        </w:rPr>
        <w:t>cool</w:t>
      </w:r>
      <w:r w:rsidR="00E750AF" w:rsidRPr="00340C42">
        <w:rPr>
          <w:color w:val="auto"/>
          <w:highlight w:val="yellow"/>
        </w:rPr>
        <w:t>.</w:t>
      </w:r>
    </w:p>
    <w:p w14:paraId="01609D52" w14:textId="77777777" w:rsidR="000D73BB" w:rsidRPr="00340C42" w:rsidRDefault="000D73BB" w:rsidP="000D73BB">
      <w:pPr>
        <w:rPr>
          <w:color w:val="auto"/>
        </w:rPr>
      </w:pPr>
    </w:p>
    <w:p w14:paraId="30F2A778" w14:textId="05F4C9D0" w:rsidR="00E750AF" w:rsidRPr="00340C42" w:rsidRDefault="00E750AF" w:rsidP="000D73BB">
      <w:pPr>
        <w:rPr>
          <w:color w:val="auto"/>
        </w:rPr>
      </w:pPr>
      <w:r w:rsidRPr="00340C42">
        <w:rPr>
          <w:color w:val="auto"/>
        </w:rPr>
        <w:t xml:space="preserve">NOTE: Different </w:t>
      </w:r>
      <w:proofErr w:type="spellStart"/>
      <w:r w:rsidRPr="00340C42">
        <w:rPr>
          <w:color w:val="auto"/>
        </w:rPr>
        <w:t>rSSp</w:t>
      </w:r>
      <w:r w:rsidR="00C26DC3" w:rsidRPr="00340C42">
        <w:rPr>
          <w:color w:val="auto"/>
        </w:rPr>
        <w:t>s</w:t>
      </w:r>
      <w:proofErr w:type="spellEnd"/>
      <w:r w:rsidRPr="00340C42">
        <w:rPr>
          <w:color w:val="auto"/>
        </w:rPr>
        <w:t xml:space="preserve"> will require varied amounts of times to transition to a hydrogel. For example, MaSp2-like sequences tend to form hydrogels more rapidly in comparison to MaSp1-like sequences. Protein concentrations</w:t>
      </w:r>
      <w:r w:rsidR="00FA327A" w:rsidRPr="00340C42">
        <w:rPr>
          <w:color w:val="auto"/>
        </w:rPr>
        <w:t>, salinity, and pH</w:t>
      </w:r>
      <w:r w:rsidRPr="00340C42">
        <w:rPr>
          <w:color w:val="auto"/>
        </w:rPr>
        <w:t xml:space="preserve"> also directly affect the rate of transition to a hydrogel. </w:t>
      </w:r>
    </w:p>
    <w:p w14:paraId="749826AC" w14:textId="77777777" w:rsidR="00E413EF" w:rsidRPr="00340C42" w:rsidRDefault="00E413EF" w:rsidP="000D73BB">
      <w:pPr>
        <w:rPr>
          <w:color w:val="auto"/>
        </w:rPr>
      </w:pPr>
    </w:p>
    <w:p w14:paraId="680F611C" w14:textId="77777777" w:rsidR="00E750AF" w:rsidRPr="00340C42" w:rsidRDefault="00E750AF" w:rsidP="000D73BB">
      <w:pPr>
        <w:pStyle w:val="ListParagraph"/>
        <w:widowControl/>
        <w:numPr>
          <w:ilvl w:val="0"/>
          <w:numId w:val="27"/>
        </w:numPr>
        <w:autoSpaceDE/>
        <w:autoSpaceDN/>
        <w:adjustRightInd/>
        <w:spacing w:after="160" w:line="259" w:lineRule="auto"/>
        <w:rPr>
          <w:color w:val="auto"/>
          <w:highlight w:val="yellow"/>
        </w:rPr>
      </w:pPr>
      <w:r w:rsidRPr="00340C42">
        <w:rPr>
          <w:b/>
          <w:bCs/>
          <w:color w:val="auto"/>
          <w:highlight w:val="yellow"/>
        </w:rPr>
        <w:t xml:space="preserve">Sponges </w:t>
      </w:r>
    </w:p>
    <w:p w14:paraId="21E23411" w14:textId="77777777" w:rsidR="00485B5F" w:rsidRPr="00340C42" w:rsidRDefault="00485B5F" w:rsidP="000D73BB">
      <w:pPr>
        <w:pStyle w:val="ListParagraph"/>
        <w:widowControl/>
        <w:autoSpaceDE/>
        <w:autoSpaceDN/>
        <w:adjustRightInd/>
        <w:spacing w:after="160" w:line="259" w:lineRule="auto"/>
        <w:ind w:left="0"/>
        <w:rPr>
          <w:color w:val="auto"/>
          <w:highlight w:val="yellow"/>
        </w:rPr>
      </w:pPr>
    </w:p>
    <w:p w14:paraId="310D6A0E" w14:textId="44F4AE87" w:rsidR="00E750AF" w:rsidRPr="00340C42" w:rsidRDefault="00600833" w:rsidP="000D73BB">
      <w:pPr>
        <w:pStyle w:val="ListParagraph"/>
        <w:widowControl/>
        <w:numPr>
          <w:ilvl w:val="1"/>
          <w:numId w:val="27"/>
        </w:numPr>
        <w:autoSpaceDE/>
        <w:autoSpaceDN/>
        <w:adjustRightInd/>
        <w:spacing w:after="160" w:line="259" w:lineRule="auto"/>
        <w:rPr>
          <w:color w:val="auto"/>
          <w:highlight w:val="yellow"/>
        </w:rPr>
      </w:pPr>
      <w:r w:rsidRPr="00340C42">
        <w:rPr>
          <w:color w:val="auto"/>
          <w:highlight w:val="yellow"/>
        </w:rPr>
        <w:t>Prepare a rSSp s</w:t>
      </w:r>
      <w:r w:rsidR="00E750AF" w:rsidRPr="00340C42">
        <w:rPr>
          <w:color w:val="auto"/>
          <w:highlight w:val="yellow"/>
        </w:rPr>
        <w:t xml:space="preserve">ponges </w:t>
      </w:r>
      <w:r w:rsidRPr="00340C42">
        <w:rPr>
          <w:color w:val="auto"/>
          <w:highlight w:val="yellow"/>
        </w:rPr>
        <w:t xml:space="preserve">by first </w:t>
      </w:r>
      <w:r w:rsidR="00E750AF" w:rsidRPr="00340C42">
        <w:rPr>
          <w:color w:val="auto"/>
          <w:highlight w:val="yellow"/>
        </w:rPr>
        <w:t>allowing the primary solvated solution to</w:t>
      </w:r>
      <w:r w:rsidRPr="00340C42">
        <w:rPr>
          <w:color w:val="auto"/>
          <w:highlight w:val="yellow"/>
        </w:rPr>
        <w:t xml:space="preserve"> form a</w:t>
      </w:r>
      <w:r w:rsidR="00E750AF" w:rsidRPr="00340C42">
        <w:rPr>
          <w:color w:val="auto"/>
          <w:highlight w:val="yellow"/>
        </w:rPr>
        <w:t xml:space="preserve"> hydrogel.</w:t>
      </w:r>
    </w:p>
    <w:p w14:paraId="79D84EC6" w14:textId="77777777" w:rsidR="000D73BB" w:rsidRPr="00340C42" w:rsidRDefault="000D73BB" w:rsidP="000D73BB">
      <w:pPr>
        <w:pStyle w:val="ListParagraph"/>
        <w:widowControl/>
        <w:autoSpaceDE/>
        <w:autoSpaceDN/>
        <w:adjustRightInd/>
        <w:spacing w:after="160" w:line="259" w:lineRule="auto"/>
        <w:ind w:left="0"/>
        <w:rPr>
          <w:color w:val="auto"/>
          <w:highlight w:val="yellow"/>
        </w:rPr>
      </w:pPr>
    </w:p>
    <w:p w14:paraId="6AAA70BA" w14:textId="06207F65" w:rsidR="00E750AF" w:rsidRPr="00340C42" w:rsidRDefault="00917395" w:rsidP="000D73BB">
      <w:pPr>
        <w:pStyle w:val="ListParagraph"/>
        <w:widowControl/>
        <w:numPr>
          <w:ilvl w:val="1"/>
          <w:numId w:val="27"/>
        </w:numPr>
        <w:autoSpaceDE/>
        <w:autoSpaceDN/>
        <w:adjustRightInd/>
        <w:spacing w:line="259" w:lineRule="auto"/>
        <w:rPr>
          <w:color w:val="auto"/>
          <w:highlight w:val="yellow"/>
        </w:rPr>
      </w:pPr>
      <w:r w:rsidRPr="00340C42">
        <w:rPr>
          <w:color w:val="auto"/>
          <w:highlight w:val="yellow"/>
        </w:rPr>
        <w:t>Place the hydrogel in a water bath,</w:t>
      </w:r>
      <w:r w:rsidR="00E750AF" w:rsidRPr="00340C42">
        <w:rPr>
          <w:color w:val="auto"/>
          <w:highlight w:val="yellow"/>
        </w:rPr>
        <w:t xml:space="preserve"> place</w:t>
      </w:r>
      <w:r w:rsidRPr="00340C42">
        <w:rPr>
          <w:color w:val="auto"/>
          <w:highlight w:val="yellow"/>
        </w:rPr>
        <w:t xml:space="preserve"> this bath </w:t>
      </w:r>
      <w:r w:rsidR="00E750AF" w:rsidRPr="00340C42">
        <w:rPr>
          <w:color w:val="auto"/>
          <w:highlight w:val="yellow"/>
        </w:rPr>
        <w:t>in the freezer at -20 °C</w:t>
      </w:r>
      <w:r w:rsidRPr="00340C42">
        <w:rPr>
          <w:color w:val="auto"/>
          <w:highlight w:val="yellow"/>
        </w:rPr>
        <w:t>, and wait</w:t>
      </w:r>
      <w:r w:rsidR="00E750AF" w:rsidRPr="00340C42">
        <w:rPr>
          <w:color w:val="auto"/>
          <w:highlight w:val="yellow"/>
        </w:rPr>
        <w:t xml:space="preserve"> until the bath is frozen completely.</w:t>
      </w:r>
    </w:p>
    <w:p w14:paraId="27B38103" w14:textId="15320404" w:rsidR="00E750AF" w:rsidRPr="00340C42" w:rsidRDefault="00E750AF" w:rsidP="000D73BB">
      <w:pPr>
        <w:rPr>
          <w:color w:val="auto"/>
        </w:rPr>
      </w:pPr>
    </w:p>
    <w:p w14:paraId="2C692A15" w14:textId="4429E9BB" w:rsidR="00E750AF" w:rsidRPr="00340C42" w:rsidRDefault="00F029C7" w:rsidP="000D73BB">
      <w:pPr>
        <w:pStyle w:val="ListParagraph"/>
        <w:widowControl/>
        <w:numPr>
          <w:ilvl w:val="1"/>
          <w:numId w:val="27"/>
        </w:numPr>
        <w:autoSpaceDE/>
        <w:autoSpaceDN/>
        <w:adjustRightInd/>
        <w:spacing w:line="259" w:lineRule="auto"/>
        <w:rPr>
          <w:color w:val="auto"/>
          <w:highlight w:val="yellow"/>
        </w:rPr>
      </w:pPr>
      <w:r w:rsidRPr="00340C42">
        <w:rPr>
          <w:color w:val="auto"/>
          <w:highlight w:val="yellow"/>
        </w:rPr>
        <w:t xml:space="preserve">Complete the </w:t>
      </w:r>
      <w:r w:rsidR="00E750AF" w:rsidRPr="00340C42">
        <w:rPr>
          <w:color w:val="auto"/>
          <w:highlight w:val="yellow"/>
        </w:rPr>
        <w:t xml:space="preserve">sponge formation process </w:t>
      </w:r>
      <w:r w:rsidRPr="00340C42">
        <w:rPr>
          <w:color w:val="auto"/>
          <w:highlight w:val="yellow"/>
        </w:rPr>
        <w:t xml:space="preserve">by removing the frozen </w:t>
      </w:r>
      <w:r w:rsidR="00E750AF" w:rsidRPr="00340C42">
        <w:rPr>
          <w:color w:val="auto"/>
          <w:highlight w:val="yellow"/>
        </w:rPr>
        <w:t>hydrogel and water</w:t>
      </w:r>
      <w:r w:rsidRPr="00340C42">
        <w:rPr>
          <w:color w:val="auto"/>
          <w:highlight w:val="yellow"/>
        </w:rPr>
        <w:t xml:space="preserve"> bath from the freezer and thawing at 25 °C. </w:t>
      </w:r>
      <w:r w:rsidR="00EB78D8" w:rsidRPr="00340C42">
        <w:rPr>
          <w:color w:val="auto"/>
          <w:highlight w:val="yellow"/>
        </w:rPr>
        <w:t>The resultant sponge can now be removed from the thawed water</w:t>
      </w:r>
      <w:r w:rsidR="00E750AF" w:rsidRPr="00340C42">
        <w:rPr>
          <w:color w:val="auto"/>
          <w:highlight w:val="yellow"/>
        </w:rPr>
        <w:t>.</w:t>
      </w:r>
    </w:p>
    <w:p w14:paraId="54AAE653" w14:textId="77777777" w:rsidR="007F3A9B" w:rsidRPr="00340C42" w:rsidRDefault="007F3A9B" w:rsidP="000D73BB">
      <w:pPr>
        <w:rPr>
          <w:color w:val="auto"/>
        </w:rPr>
      </w:pPr>
    </w:p>
    <w:p w14:paraId="237A0286" w14:textId="65894C33" w:rsidR="00E750AF" w:rsidRPr="00340C42" w:rsidRDefault="00E750AF" w:rsidP="000D73BB">
      <w:pPr>
        <w:pStyle w:val="ListParagraph"/>
        <w:widowControl/>
        <w:numPr>
          <w:ilvl w:val="0"/>
          <w:numId w:val="27"/>
        </w:numPr>
        <w:autoSpaceDE/>
        <w:autoSpaceDN/>
        <w:adjustRightInd/>
        <w:spacing w:after="160" w:line="259" w:lineRule="auto"/>
        <w:rPr>
          <w:color w:val="auto"/>
          <w:highlight w:val="yellow"/>
        </w:rPr>
      </w:pPr>
      <w:r w:rsidRPr="00340C42">
        <w:rPr>
          <w:b/>
          <w:bCs/>
          <w:color w:val="auto"/>
          <w:highlight w:val="yellow"/>
        </w:rPr>
        <w:t>Lyogel</w:t>
      </w:r>
    </w:p>
    <w:p w14:paraId="5D56BADD" w14:textId="77777777" w:rsidR="00F94D27" w:rsidRPr="00340C42" w:rsidRDefault="00F94D27" w:rsidP="000D73BB">
      <w:pPr>
        <w:pStyle w:val="ListParagraph"/>
        <w:widowControl/>
        <w:autoSpaceDE/>
        <w:autoSpaceDN/>
        <w:adjustRightInd/>
        <w:spacing w:after="160" w:line="259" w:lineRule="auto"/>
        <w:ind w:left="0"/>
        <w:rPr>
          <w:color w:val="auto"/>
          <w:highlight w:val="yellow"/>
        </w:rPr>
      </w:pPr>
    </w:p>
    <w:p w14:paraId="1ABF9DA8" w14:textId="2B4B80BB" w:rsidR="00E750AF" w:rsidRPr="00340C42" w:rsidRDefault="0028084C" w:rsidP="000D73BB">
      <w:pPr>
        <w:pStyle w:val="ListParagraph"/>
        <w:widowControl/>
        <w:numPr>
          <w:ilvl w:val="1"/>
          <w:numId w:val="27"/>
        </w:numPr>
        <w:autoSpaceDE/>
        <w:autoSpaceDN/>
        <w:adjustRightInd/>
        <w:spacing w:after="160" w:line="259" w:lineRule="auto"/>
        <w:rPr>
          <w:color w:val="auto"/>
          <w:highlight w:val="yellow"/>
        </w:rPr>
      </w:pPr>
      <w:r w:rsidRPr="00340C42">
        <w:rPr>
          <w:color w:val="auto"/>
          <w:highlight w:val="yellow"/>
        </w:rPr>
        <w:t xml:space="preserve">Prepare </w:t>
      </w:r>
      <w:r w:rsidR="00E0664C" w:rsidRPr="00340C42">
        <w:rPr>
          <w:color w:val="auto"/>
          <w:highlight w:val="yellow"/>
        </w:rPr>
        <w:t>a</w:t>
      </w:r>
      <w:r w:rsidRPr="00340C42">
        <w:rPr>
          <w:color w:val="auto"/>
          <w:highlight w:val="yellow"/>
        </w:rPr>
        <w:t xml:space="preserve"> </w:t>
      </w:r>
      <w:r w:rsidR="00E0664C" w:rsidRPr="00340C42">
        <w:rPr>
          <w:color w:val="auto"/>
          <w:highlight w:val="yellow"/>
        </w:rPr>
        <w:t>rSSp lyogel</w:t>
      </w:r>
      <w:r w:rsidR="00E750AF" w:rsidRPr="00340C42">
        <w:rPr>
          <w:color w:val="auto"/>
          <w:highlight w:val="yellow"/>
        </w:rPr>
        <w:t xml:space="preserve"> </w:t>
      </w:r>
      <w:r w:rsidR="00E0664C" w:rsidRPr="00340C42">
        <w:rPr>
          <w:color w:val="auto"/>
          <w:highlight w:val="yellow"/>
        </w:rPr>
        <w:t>by directly freezing a formed hydrogel, either with or without a water bath, and transferring the frozen hydrogel sample to a lyophilizer (freeze dryer)</w:t>
      </w:r>
      <w:r w:rsidR="00E750AF" w:rsidRPr="00340C42">
        <w:rPr>
          <w:color w:val="auto"/>
          <w:highlight w:val="yellow"/>
        </w:rPr>
        <w:t>.</w:t>
      </w:r>
    </w:p>
    <w:p w14:paraId="0A965F2D" w14:textId="77777777" w:rsidR="000D73BB" w:rsidRPr="00340C42" w:rsidRDefault="000D73BB" w:rsidP="000D73BB">
      <w:pPr>
        <w:pStyle w:val="ListParagraph"/>
        <w:widowControl/>
        <w:autoSpaceDE/>
        <w:autoSpaceDN/>
        <w:adjustRightInd/>
        <w:spacing w:after="160" w:line="259" w:lineRule="auto"/>
        <w:ind w:left="0"/>
        <w:rPr>
          <w:color w:val="auto"/>
          <w:highlight w:val="yellow"/>
        </w:rPr>
      </w:pPr>
    </w:p>
    <w:p w14:paraId="440FFABE" w14:textId="5466312E" w:rsidR="00E750AF" w:rsidRPr="00340C42" w:rsidRDefault="00FF5548" w:rsidP="000D73BB">
      <w:pPr>
        <w:pStyle w:val="ListParagraph"/>
        <w:widowControl/>
        <w:numPr>
          <w:ilvl w:val="1"/>
          <w:numId w:val="27"/>
        </w:numPr>
        <w:autoSpaceDE/>
        <w:autoSpaceDN/>
        <w:adjustRightInd/>
        <w:spacing w:after="160" w:line="259" w:lineRule="auto"/>
        <w:rPr>
          <w:color w:val="auto"/>
        </w:rPr>
      </w:pPr>
      <w:r w:rsidRPr="00340C42">
        <w:rPr>
          <w:color w:val="auto"/>
        </w:rPr>
        <w:t>Remove the final lyophilized gel material from the vessel that the moisture sublimation occurred in</w:t>
      </w:r>
      <w:r w:rsidR="00E750AF" w:rsidRPr="00340C42">
        <w:rPr>
          <w:color w:val="auto"/>
        </w:rPr>
        <w:t>.</w:t>
      </w:r>
    </w:p>
    <w:p w14:paraId="1E1D4812" w14:textId="77777777" w:rsidR="002B7AF5" w:rsidRPr="00340C42" w:rsidRDefault="002B7AF5" w:rsidP="000D73BB">
      <w:pPr>
        <w:pStyle w:val="ListParagraph"/>
        <w:widowControl/>
        <w:autoSpaceDE/>
        <w:autoSpaceDN/>
        <w:adjustRightInd/>
        <w:spacing w:after="160" w:line="259" w:lineRule="auto"/>
        <w:ind w:left="0"/>
        <w:rPr>
          <w:color w:val="auto"/>
        </w:rPr>
      </w:pPr>
    </w:p>
    <w:p w14:paraId="34131428" w14:textId="7C11AF39" w:rsidR="00E750AF" w:rsidRPr="00340C42" w:rsidRDefault="00E750AF" w:rsidP="000D73BB">
      <w:pPr>
        <w:pStyle w:val="ListParagraph"/>
        <w:widowControl/>
        <w:numPr>
          <w:ilvl w:val="0"/>
          <w:numId w:val="27"/>
        </w:numPr>
        <w:autoSpaceDE/>
        <w:autoSpaceDN/>
        <w:adjustRightInd/>
        <w:spacing w:after="160" w:line="259" w:lineRule="auto"/>
        <w:rPr>
          <w:color w:val="auto"/>
          <w:highlight w:val="yellow"/>
        </w:rPr>
      </w:pPr>
      <w:r w:rsidRPr="00340C42">
        <w:rPr>
          <w:b/>
          <w:bCs/>
          <w:color w:val="auto"/>
          <w:highlight w:val="yellow"/>
        </w:rPr>
        <w:t xml:space="preserve">Films and </w:t>
      </w:r>
      <w:r w:rsidR="00C26DC3" w:rsidRPr="00340C42">
        <w:rPr>
          <w:b/>
          <w:bCs/>
          <w:color w:val="auto"/>
          <w:highlight w:val="yellow"/>
        </w:rPr>
        <w:t>c</w:t>
      </w:r>
      <w:r w:rsidRPr="00340C42">
        <w:rPr>
          <w:b/>
          <w:bCs/>
          <w:color w:val="auto"/>
          <w:highlight w:val="yellow"/>
        </w:rPr>
        <w:t>oatings</w:t>
      </w:r>
    </w:p>
    <w:p w14:paraId="7EA717CE" w14:textId="77777777" w:rsidR="00076B0F" w:rsidRPr="00340C42" w:rsidRDefault="00076B0F" w:rsidP="000D73BB">
      <w:pPr>
        <w:pStyle w:val="ListParagraph"/>
        <w:widowControl/>
        <w:autoSpaceDE/>
        <w:autoSpaceDN/>
        <w:adjustRightInd/>
        <w:spacing w:after="160" w:line="259" w:lineRule="auto"/>
        <w:ind w:left="0"/>
        <w:rPr>
          <w:color w:val="auto"/>
          <w:highlight w:val="yellow"/>
        </w:rPr>
      </w:pPr>
    </w:p>
    <w:p w14:paraId="5AF900CC" w14:textId="421DBA7C" w:rsidR="00E750AF" w:rsidRPr="00340C42" w:rsidRDefault="00FB476F" w:rsidP="000D73BB">
      <w:pPr>
        <w:pStyle w:val="ListParagraph"/>
        <w:widowControl/>
        <w:numPr>
          <w:ilvl w:val="1"/>
          <w:numId w:val="27"/>
        </w:numPr>
        <w:autoSpaceDE/>
        <w:autoSpaceDN/>
        <w:adjustRightInd/>
        <w:spacing w:after="160" w:line="259" w:lineRule="auto"/>
        <w:rPr>
          <w:color w:val="auto"/>
          <w:highlight w:val="yellow"/>
        </w:rPr>
      </w:pPr>
      <w:r w:rsidRPr="00340C42">
        <w:rPr>
          <w:color w:val="auto"/>
          <w:highlight w:val="yellow"/>
        </w:rPr>
        <w:t xml:space="preserve">Use </w:t>
      </w:r>
      <w:r w:rsidR="00BA2216" w:rsidRPr="00340C42">
        <w:rPr>
          <w:color w:val="auto"/>
          <w:highlight w:val="yellow"/>
        </w:rPr>
        <w:t xml:space="preserve">one </w:t>
      </w:r>
      <w:r w:rsidRPr="00340C42">
        <w:rPr>
          <w:color w:val="auto"/>
          <w:highlight w:val="yellow"/>
        </w:rPr>
        <w:t>of the three following methods: solution casting, solution spraying, or dip coating to produce films or coatings</w:t>
      </w:r>
      <w:r w:rsidR="00E750AF" w:rsidRPr="00340C42">
        <w:rPr>
          <w:color w:val="auto"/>
          <w:highlight w:val="yellow"/>
        </w:rPr>
        <w:t xml:space="preserve"> of rSSp.</w:t>
      </w:r>
    </w:p>
    <w:p w14:paraId="09880E01" w14:textId="77777777" w:rsidR="000D73BB" w:rsidRPr="00340C42" w:rsidRDefault="000D73BB" w:rsidP="000D73BB">
      <w:pPr>
        <w:pStyle w:val="ListParagraph"/>
        <w:widowControl/>
        <w:autoSpaceDE/>
        <w:autoSpaceDN/>
        <w:adjustRightInd/>
        <w:spacing w:after="160" w:line="259" w:lineRule="auto"/>
        <w:ind w:left="0"/>
        <w:rPr>
          <w:color w:val="auto"/>
          <w:highlight w:val="yellow"/>
        </w:rPr>
      </w:pPr>
    </w:p>
    <w:p w14:paraId="42D38C0D" w14:textId="0886123B" w:rsidR="007F6A00" w:rsidRPr="00340C42" w:rsidRDefault="007F6A00" w:rsidP="000D73BB">
      <w:pPr>
        <w:pStyle w:val="ListParagraph"/>
        <w:widowControl/>
        <w:numPr>
          <w:ilvl w:val="2"/>
          <w:numId w:val="27"/>
        </w:numPr>
        <w:autoSpaceDE/>
        <w:autoSpaceDN/>
        <w:adjustRightInd/>
        <w:spacing w:line="259" w:lineRule="auto"/>
        <w:rPr>
          <w:color w:val="auto"/>
          <w:highlight w:val="yellow"/>
        </w:rPr>
      </w:pPr>
      <w:r w:rsidRPr="00340C42">
        <w:rPr>
          <w:color w:val="auto"/>
          <w:highlight w:val="yellow"/>
        </w:rPr>
        <w:t xml:space="preserve">Cast the solubilized silk solution into/onto PDMS forms of the desired shape. </w:t>
      </w:r>
    </w:p>
    <w:p w14:paraId="1A7612E4" w14:textId="77777777" w:rsidR="000D73BB" w:rsidRPr="00340C42" w:rsidRDefault="000D73BB" w:rsidP="000D73BB">
      <w:pPr>
        <w:pStyle w:val="ListParagraph"/>
        <w:widowControl/>
        <w:autoSpaceDE/>
        <w:autoSpaceDN/>
        <w:adjustRightInd/>
        <w:spacing w:line="259" w:lineRule="auto"/>
        <w:ind w:left="0"/>
        <w:rPr>
          <w:color w:val="auto"/>
          <w:highlight w:val="yellow"/>
        </w:rPr>
      </w:pPr>
    </w:p>
    <w:p w14:paraId="082EDAF8" w14:textId="2F19BCC9" w:rsidR="007F6A00" w:rsidRPr="00340C42" w:rsidRDefault="00E14F8C" w:rsidP="000D73BB">
      <w:pPr>
        <w:pStyle w:val="ListParagraph"/>
        <w:widowControl/>
        <w:numPr>
          <w:ilvl w:val="2"/>
          <w:numId w:val="27"/>
        </w:numPr>
        <w:autoSpaceDE/>
        <w:autoSpaceDN/>
        <w:adjustRightInd/>
        <w:spacing w:after="160" w:line="259" w:lineRule="auto"/>
        <w:rPr>
          <w:color w:val="auto"/>
          <w:highlight w:val="yellow"/>
        </w:rPr>
      </w:pPr>
      <w:r w:rsidRPr="00340C42">
        <w:rPr>
          <w:color w:val="auto"/>
          <w:highlight w:val="yellow"/>
        </w:rPr>
        <w:t>P</w:t>
      </w:r>
      <w:r w:rsidR="00E676AA" w:rsidRPr="00340C42">
        <w:rPr>
          <w:color w:val="auto"/>
          <w:highlight w:val="yellow"/>
        </w:rPr>
        <w:t>our and spread 200 µL of the film solution</w:t>
      </w:r>
      <w:r w:rsidR="007F6A00" w:rsidRPr="00340C42">
        <w:rPr>
          <w:color w:val="auto"/>
          <w:highlight w:val="yellow"/>
        </w:rPr>
        <w:t xml:space="preserve"> </w:t>
      </w:r>
      <w:r w:rsidR="00E676AA" w:rsidRPr="00340C42">
        <w:rPr>
          <w:color w:val="auto"/>
          <w:highlight w:val="yellow"/>
        </w:rPr>
        <w:t>and a</w:t>
      </w:r>
      <w:r w:rsidR="007F6A00" w:rsidRPr="00340C42">
        <w:rPr>
          <w:color w:val="auto"/>
          <w:highlight w:val="yellow"/>
        </w:rPr>
        <w:t xml:space="preserve">llow </w:t>
      </w:r>
      <w:r w:rsidR="00E676AA" w:rsidRPr="00340C42">
        <w:rPr>
          <w:color w:val="auto"/>
          <w:highlight w:val="yellow"/>
        </w:rPr>
        <w:t xml:space="preserve">this </w:t>
      </w:r>
      <w:r w:rsidR="007F6A00" w:rsidRPr="00340C42">
        <w:rPr>
          <w:color w:val="auto"/>
          <w:highlight w:val="yellow"/>
        </w:rPr>
        <w:t xml:space="preserve">to dry before peeling </w:t>
      </w:r>
      <w:r w:rsidRPr="00340C42">
        <w:rPr>
          <w:color w:val="auto"/>
          <w:highlight w:val="yellow"/>
        </w:rPr>
        <w:t>them of</w:t>
      </w:r>
      <w:r w:rsidR="007F6A00" w:rsidRPr="00340C42">
        <w:rPr>
          <w:color w:val="auto"/>
          <w:highlight w:val="yellow"/>
        </w:rPr>
        <w:t>f</w:t>
      </w:r>
      <w:r w:rsidRPr="00340C42">
        <w:rPr>
          <w:color w:val="auto"/>
          <w:highlight w:val="yellow"/>
        </w:rPr>
        <w:t xml:space="preserve"> of</w:t>
      </w:r>
      <w:r w:rsidR="007F6A00" w:rsidRPr="00340C42">
        <w:rPr>
          <w:color w:val="auto"/>
          <w:highlight w:val="yellow"/>
        </w:rPr>
        <w:t xml:space="preserve"> the</w:t>
      </w:r>
      <w:r w:rsidRPr="00340C42">
        <w:rPr>
          <w:color w:val="auto"/>
          <w:highlight w:val="yellow"/>
        </w:rPr>
        <w:t xml:space="preserve"> </w:t>
      </w:r>
      <w:r w:rsidR="007F6A00" w:rsidRPr="00340C42">
        <w:rPr>
          <w:color w:val="auto"/>
          <w:highlight w:val="yellow"/>
        </w:rPr>
        <w:t>PDMS substrate for testing or treatment.</w:t>
      </w:r>
    </w:p>
    <w:p w14:paraId="096C3128" w14:textId="77777777" w:rsidR="000D73BB" w:rsidRPr="00340C42" w:rsidRDefault="000D73BB" w:rsidP="000D73BB">
      <w:pPr>
        <w:pStyle w:val="ListParagraph"/>
        <w:widowControl/>
        <w:autoSpaceDE/>
        <w:autoSpaceDN/>
        <w:adjustRightInd/>
        <w:spacing w:after="160" w:line="259" w:lineRule="auto"/>
        <w:ind w:left="0"/>
        <w:rPr>
          <w:color w:val="auto"/>
          <w:highlight w:val="yellow"/>
        </w:rPr>
      </w:pPr>
    </w:p>
    <w:p w14:paraId="1DA069C7" w14:textId="14E7A60F" w:rsidR="00E750AF" w:rsidRPr="00340C42" w:rsidRDefault="007F6A00" w:rsidP="000D73BB">
      <w:pPr>
        <w:pStyle w:val="ListParagraph"/>
        <w:widowControl/>
        <w:numPr>
          <w:ilvl w:val="2"/>
          <w:numId w:val="27"/>
        </w:numPr>
        <w:autoSpaceDE/>
        <w:autoSpaceDN/>
        <w:adjustRightInd/>
        <w:spacing w:line="259" w:lineRule="auto"/>
        <w:rPr>
          <w:color w:val="auto"/>
          <w:highlight w:val="yellow"/>
        </w:rPr>
      </w:pPr>
      <w:r w:rsidRPr="00340C42">
        <w:rPr>
          <w:color w:val="auto"/>
          <w:highlight w:val="yellow"/>
        </w:rPr>
        <w:t>After allowing these to dry, remove the formed films for mechanical testing or post-treat the films to</w:t>
      </w:r>
      <w:r w:rsidR="00E750AF" w:rsidRPr="00340C42">
        <w:rPr>
          <w:color w:val="auto"/>
          <w:highlight w:val="yellow"/>
        </w:rPr>
        <w:t xml:space="preserve"> improve</w:t>
      </w:r>
      <w:r w:rsidRPr="00340C42">
        <w:rPr>
          <w:color w:val="auto"/>
          <w:highlight w:val="yellow"/>
        </w:rPr>
        <w:t xml:space="preserve"> the</w:t>
      </w:r>
      <w:r w:rsidR="00E750AF" w:rsidRPr="00340C42">
        <w:rPr>
          <w:color w:val="auto"/>
          <w:highlight w:val="yellow"/>
        </w:rPr>
        <w:t xml:space="preserve"> mechanical properties.</w:t>
      </w:r>
    </w:p>
    <w:p w14:paraId="15DA44AD" w14:textId="77777777" w:rsidR="000D73BB" w:rsidRPr="00340C42" w:rsidRDefault="000D73BB" w:rsidP="000D73BB">
      <w:pPr>
        <w:pStyle w:val="ListParagraph"/>
        <w:widowControl/>
        <w:autoSpaceDE/>
        <w:autoSpaceDN/>
        <w:adjustRightInd/>
        <w:spacing w:line="259" w:lineRule="auto"/>
        <w:ind w:left="0"/>
        <w:rPr>
          <w:color w:val="auto"/>
          <w:highlight w:val="yellow"/>
        </w:rPr>
      </w:pPr>
    </w:p>
    <w:p w14:paraId="3C491977" w14:textId="00AEA122" w:rsidR="00E750AF" w:rsidRPr="00340C42" w:rsidRDefault="00CB330A" w:rsidP="000D73BB">
      <w:pPr>
        <w:pStyle w:val="ListParagraph"/>
        <w:widowControl/>
        <w:numPr>
          <w:ilvl w:val="1"/>
          <w:numId w:val="27"/>
        </w:numPr>
        <w:autoSpaceDE/>
        <w:autoSpaceDN/>
        <w:adjustRightInd/>
        <w:spacing w:after="160" w:line="259" w:lineRule="auto"/>
        <w:rPr>
          <w:color w:val="auto"/>
        </w:rPr>
      </w:pPr>
      <w:r w:rsidRPr="00340C42">
        <w:rPr>
          <w:color w:val="auto"/>
        </w:rPr>
        <w:t xml:space="preserve">To prepare </w:t>
      </w:r>
      <w:r w:rsidR="00DF02C2" w:rsidRPr="00340C42">
        <w:rPr>
          <w:color w:val="auto"/>
        </w:rPr>
        <w:t xml:space="preserve">a coating, or </w:t>
      </w:r>
      <w:r w:rsidRPr="00340C42">
        <w:rPr>
          <w:color w:val="auto"/>
        </w:rPr>
        <w:t>a film that cannot be removed from the substrate</w:t>
      </w:r>
      <w:r w:rsidR="00DF02C2" w:rsidRPr="00340C42">
        <w:rPr>
          <w:color w:val="auto"/>
        </w:rPr>
        <w:t>,</w:t>
      </w:r>
      <w:r w:rsidRPr="00340C42">
        <w:rPr>
          <w:color w:val="auto"/>
        </w:rPr>
        <w:t xml:space="preserve"> use either s</w:t>
      </w:r>
      <w:r w:rsidR="00E750AF" w:rsidRPr="00340C42">
        <w:rPr>
          <w:color w:val="auto"/>
        </w:rPr>
        <w:t xml:space="preserve">pray </w:t>
      </w:r>
      <w:r w:rsidRPr="00340C42">
        <w:rPr>
          <w:color w:val="auto"/>
        </w:rPr>
        <w:t xml:space="preserve">or </w:t>
      </w:r>
      <w:r w:rsidR="00E750AF" w:rsidRPr="00340C42">
        <w:rPr>
          <w:color w:val="auto"/>
        </w:rPr>
        <w:t xml:space="preserve">dip coating </w:t>
      </w:r>
      <w:r w:rsidRPr="00340C42">
        <w:rPr>
          <w:color w:val="auto"/>
        </w:rPr>
        <w:t>to produce a thin film layer</w:t>
      </w:r>
      <w:r w:rsidR="00E750AF" w:rsidRPr="00340C42">
        <w:rPr>
          <w:color w:val="auto"/>
        </w:rPr>
        <w:t>.</w:t>
      </w:r>
    </w:p>
    <w:p w14:paraId="46685078" w14:textId="77777777" w:rsidR="000D73BB" w:rsidRPr="00340C42" w:rsidRDefault="000D73BB" w:rsidP="000D73BB">
      <w:pPr>
        <w:pStyle w:val="ListParagraph"/>
        <w:widowControl/>
        <w:autoSpaceDE/>
        <w:autoSpaceDN/>
        <w:adjustRightInd/>
        <w:spacing w:after="160" w:line="259" w:lineRule="auto"/>
        <w:ind w:left="0"/>
        <w:rPr>
          <w:color w:val="auto"/>
        </w:rPr>
      </w:pPr>
    </w:p>
    <w:p w14:paraId="5B62CF62" w14:textId="57C0B423" w:rsidR="00E750AF" w:rsidRPr="00340C42" w:rsidRDefault="00312EDC" w:rsidP="00312EDC">
      <w:pPr>
        <w:pStyle w:val="ListParagraph"/>
        <w:widowControl/>
        <w:autoSpaceDE/>
        <w:autoSpaceDN/>
        <w:adjustRightInd/>
        <w:spacing w:line="259" w:lineRule="auto"/>
        <w:ind w:left="0"/>
        <w:rPr>
          <w:color w:val="auto"/>
        </w:rPr>
      </w:pPr>
      <w:r w:rsidRPr="00340C42">
        <w:rPr>
          <w:color w:val="auto"/>
        </w:rPr>
        <w:t xml:space="preserve">NOTE: </w:t>
      </w:r>
      <w:r w:rsidR="007B407D" w:rsidRPr="00340C42">
        <w:rPr>
          <w:color w:val="auto"/>
        </w:rPr>
        <w:t>To spray coat, this protocol</w:t>
      </w:r>
      <w:r w:rsidR="00E750AF" w:rsidRPr="00340C42">
        <w:rPr>
          <w:color w:val="auto"/>
        </w:rPr>
        <w:t xml:space="preserve"> has found success with a master airbrush model paint sprayer. </w:t>
      </w:r>
    </w:p>
    <w:p w14:paraId="6FCDABEC" w14:textId="77777777" w:rsidR="000D73BB" w:rsidRPr="00340C42" w:rsidRDefault="000D73BB" w:rsidP="000D73BB">
      <w:pPr>
        <w:pStyle w:val="ListParagraph"/>
        <w:widowControl/>
        <w:autoSpaceDE/>
        <w:autoSpaceDN/>
        <w:adjustRightInd/>
        <w:spacing w:line="259" w:lineRule="auto"/>
        <w:ind w:left="0"/>
        <w:rPr>
          <w:color w:val="auto"/>
          <w:highlight w:val="yellow"/>
        </w:rPr>
      </w:pPr>
    </w:p>
    <w:p w14:paraId="30183E80" w14:textId="40F19D7E" w:rsidR="00E750AF" w:rsidRPr="00340C42" w:rsidRDefault="00DF02C2" w:rsidP="000D73BB">
      <w:pPr>
        <w:pStyle w:val="ListParagraph"/>
        <w:widowControl/>
        <w:numPr>
          <w:ilvl w:val="2"/>
          <w:numId w:val="27"/>
        </w:numPr>
        <w:autoSpaceDE/>
        <w:autoSpaceDN/>
        <w:adjustRightInd/>
        <w:spacing w:after="160" w:line="259" w:lineRule="auto"/>
        <w:rPr>
          <w:color w:val="auto"/>
          <w:highlight w:val="yellow"/>
        </w:rPr>
      </w:pPr>
      <w:r w:rsidRPr="00340C42">
        <w:rPr>
          <w:color w:val="auto"/>
          <w:highlight w:val="yellow"/>
        </w:rPr>
        <w:t>Form a</w:t>
      </w:r>
      <w:r w:rsidR="00023BC9" w:rsidRPr="00340C42">
        <w:rPr>
          <w:color w:val="auto"/>
          <w:highlight w:val="yellow"/>
        </w:rPr>
        <w:t xml:space="preserve"> dip coating</w:t>
      </w:r>
      <w:r w:rsidRPr="00340C42">
        <w:rPr>
          <w:color w:val="auto"/>
          <w:highlight w:val="yellow"/>
        </w:rPr>
        <w:t xml:space="preserve"> by</w:t>
      </w:r>
      <w:r w:rsidR="00023BC9" w:rsidRPr="00340C42">
        <w:rPr>
          <w:color w:val="auto"/>
          <w:highlight w:val="yellow"/>
        </w:rPr>
        <w:t xml:space="preserve"> simply </w:t>
      </w:r>
      <w:r w:rsidRPr="00340C42">
        <w:rPr>
          <w:color w:val="auto"/>
          <w:highlight w:val="yellow"/>
        </w:rPr>
        <w:t xml:space="preserve">submerging the </w:t>
      </w:r>
      <w:r w:rsidR="00023BC9" w:rsidRPr="00340C42">
        <w:rPr>
          <w:color w:val="auto"/>
          <w:highlight w:val="yellow"/>
        </w:rPr>
        <w:t>substrate of choice into the solubilized rSSp and repeat after drying to achieve the desired thickness</w:t>
      </w:r>
      <w:r w:rsidR="00E750AF" w:rsidRPr="00340C42">
        <w:rPr>
          <w:color w:val="auto"/>
          <w:highlight w:val="yellow"/>
        </w:rPr>
        <w:t>.</w:t>
      </w:r>
    </w:p>
    <w:p w14:paraId="1033AFB7" w14:textId="77777777" w:rsidR="000D73BB" w:rsidRPr="00340C42" w:rsidRDefault="000D73BB" w:rsidP="000D73BB">
      <w:pPr>
        <w:pStyle w:val="ListParagraph"/>
        <w:widowControl/>
        <w:autoSpaceDE/>
        <w:autoSpaceDN/>
        <w:adjustRightInd/>
        <w:spacing w:after="160" w:line="259" w:lineRule="auto"/>
        <w:ind w:left="0"/>
        <w:rPr>
          <w:color w:val="auto"/>
          <w:highlight w:val="yellow"/>
        </w:rPr>
      </w:pPr>
    </w:p>
    <w:p w14:paraId="2D226E92" w14:textId="01F35F0D" w:rsidR="00E750AF" w:rsidRPr="00340C42" w:rsidRDefault="00172D60" w:rsidP="000D73BB">
      <w:pPr>
        <w:pStyle w:val="ListParagraph"/>
        <w:widowControl/>
        <w:numPr>
          <w:ilvl w:val="2"/>
          <w:numId w:val="27"/>
        </w:numPr>
        <w:autoSpaceDE/>
        <w:autoSpaceDN/>
        <w:adjustRightInd/>
        <w:spacing w:after="160" w:line="259" w:lineRule="auto"/>
        <w:rPr>
          <w:color w:val="auto"/>
          <w:highlight w:val="yellow"/>
        </w:rPr>
      </w:pPr>
      <w:r w:rsidRPr="00340C42">
        <w:rPr>
          <w:color w:val="auto"/>
          <w:highlight w:val="yellow"/>
        </w:rPr>
        <w:t xml:space="preserve">Perform an initial spray coat before applying a dip coat to increase the consistency </w:t>
      </w:r>
      <w:proofErr w:type="gramStart"/>
      <w:r w:rsidRPr="00340C42">
        <w:rPr>
          <w:color w:val="auto"/>
          <w:highlight w:val="yellow"/>
        </w:rPr>
        <w:t>and  effectiveness</w:t>
      </w:r>
      <w:proofErr w:type="gramEnd"/>
      <w:r w:rsidRPr="00340C42">
        <w:rPr>
          <w:color w:val="auto"/>
          <w:highlight w:val="yellow"/>
        </w:rPr>
        <w:t xml:space="preserve"> of the final coating</w:t>
      </w:r>
      <w:r w:rsidR="00E750AF" w:rsidRPr="00340C42">
        <w:rPr>
          <w:color w:val="auto"/>
          <w:highlight w:val="yellow"/>
        </w:rPr>
        <w:t>.</w:t>
      </w:r>
    </w:p>
    <w:p w14:paraId="79DB9DC9" w14:textId="77777777" w:rsidR="000A4621" w:rsidRPr="00340C42" w:rsidRDefault="000A4621" w:rsidP="000D73BB">
      <w:pPr>
        <w:pStyle w:val="ListParagraph"/>
        <w:widowControl/>
        <w:autoSpaceDE/>
        <w:autoSpaceDN/>
        <w:adjustRightInd/>
        <w:spacing w:after="160" w:line="259" w:lineRule="auto"/>
        <w:ind w:left="0"/>
        <w:rPr>
          <w:color w:val="auto"/>
          <w:highlight w:val="yellow"/>
        </w:rPr>
      </w:pPr>
    </w:p>
    <w:p w14:paraId="1CF8A81D" w14:textId="77777777" w:rsidR="00E750AF" w:rsidRPr="00340C42" w:rsidRDefault="00E750AF" w:rsidP="000D73BB">
      <w:pPr>
        <w:pStyle w:val="ListParagraph"/>
        <w:widowControl/>
        <w:numPr>
          <w:ilvl w:val="0"/>
          <w:numId w:val="27"/>
        </w:numPr>
        <w:autoSpaceDE/>
        <w:autoSpaceDN/>
        <w:adjustRightInd/>
        <w:spacing w:after="160" w:line="259" w:lineRule="auto"/>
        <w:rPr>
          <w:color w:val="auto"/>
          <w:highlight w:val="yellow"/>
        </w:rPr>
      </w:pPr>
      <w:r w:rsidRPr="00340C42">
        <w:rPr>
          <w:b/>
          <w:bCs/>
          <w:color w:val="auto"/>
          <w:highlight w:val="yellow"/>
        </w:rPr>
        <w:t>Adhesives</w:t>
      </w:r>
    </w:p>
    <w:p w14:paraId="1DC4E5A0" w14:textId="77777777" w:rsidR="000A4621" w:rsidRPr="00340C42" w:rsidRDefault="000A4621" w:rsidP="000D73BB">
      <w:pPr>
        <w:pStyle w:val="ListParagraph"/>
        <w:widowControl/>
        <w:autoSpaceDE/>
        <w:autoSpaceDN/>
        <w:adjustRightInd/>
        <w:spacing w:after="160" w:line="259" w:lineRule="auto"/>
        <w:ind w:left="0"/>
        <w:rPr>
          <w:color w:val="auto"/>
          <w:highlight w:val="yellow"/>
        </w:rPr>
      </w:pPr>
    </w:p>
    <w:p w14:paraId="0A56288B" w14:textId="604E53B0" w:rsidR="00E750AF" w:rsidRPr="00340C42" w:rsidRDefault="00312EDC" w:rsidP="00312EDC">
      <w:pPr>
        <w:pStyle w:val="ListParagraph"/>
        <w:widowControl/>
        <w:autoSpaceDE/>
        <w:autoSpaceDN/>
        <w:adjustRightInd/>
        <w:spacing w:after="160" w:line="259" w:lineRule="auto"/>
        <w:ind w:left="0"/>
        <w:rPr>
          <w:color w:val="auto"/>
        </w:rPr>
      </w:pPr>
      <w:r w:rsidRPr="00340C42">
        <w:rPr>
          <w:color w:val="auto"/>
        </w:rPr>
        <w:t xml:space="preserve">NOTE: </w:t>
      </w:r>
      <w:r w:rsidR="00D042AE" w:rsidRPr="00340C42">
        <w:rPr>
          <w:color w:val="auto"/>
        </w:rPr>
        <w:t xml:space="preserve">The </w:t>
      </w:r>
      <w:r w:rsidR="00CD079C" w:rsidRPr="00340C42">
        <w:rPr>
          <w:color w:val="auto"/>
        </w:rPr>
        <w:t>formation of adhesives is</w:t>
      </w:r>
      <w:r w:rsidR="00D042AE" w:rsidRPr="00340C42">
        <w:rPr>
          <w:color w:val="auto"/>
        </w:rPr>
        <w:t xml:space="preserve"> achieved through one of the following meth</w:t>
      </w:r>
      <w:r w:rsidR="00CD079C" w:rsidRPr="00340C42">
        <w:rPr>
          <w:color w:val="auto"/>
        </w:rPr>
        <w:t>o</w:t>
      </w:r>
      <w:r w:rsidR="00D042AE" w:rsidRPr="00340C42">
        <w:rPr>
          <w:color w:val="auto"/>
        </w:rPr>
        <w:t>ds</w:t>
      </w:r>
      <w:r w:rsidR="00E750AF" w:rsidRPr="00340C42">
        <w:rPr>
          <w:color w:val="auto"/>
        </w:rPr>
        <w:t xml:space="preserve">. </w:t>
      </w:r>
    </w:p>
    <w:p w14:paraId="79EA1F5D" w14:textId="77777777" w:rsidR="000D73BB" w:rsidRPr="00340C42" w:rsidRDefault="000D73BB" w:rsidP="000D73BB">
      <w:pPr>
        <w:pStyle w:val="ListParagraph"/>
        <w:widowControl/>
        <w:autoSpaceDE/>
        <w:autoSpaceDN/>
        <w:adjustRightInd/>
        <w:spacing w:after="160" w:line="259" w:lineRule="auto"/>
        <w:ind w:left="0"/>
        <w:rPr>
          <w:color w:val="auto"/>
          <w:highlight w:val="yellow"/>
        </w:rPr>
      </w:pPr>
    </w:p>
    <w:p w14:paraId="04CAD046" w14:textId="066F3E58" w:rsidR="00E750AF" w:rsidRPr="00340C42" w:rsidRDefault="00CD079C" w:rsidP="000D73BB">
      <w:pPr>
        <w:pStyle w:val="ListParagraph"/>
        <w:widowControl/>
        <w:numPr>
          <w:ilvl w:val="2"/>
          <w:numId w:val="27"/>
        </w:numPr>
        <w:autoSpaceDE/>
        <w:autoSpaceDN/>
        <w:adjustRightInd/>
        <w:spacing w:after="160" w:line="259" w:lineRule="auto"/>
        <w:rPr>
          <w:color w:val="auto"/>
          <w:highlight w:val="yellow"/>
        </w:rPr>
      </w:pPr>
      <w:r w:rsidRPr="00340C42">
        <w:rPr>
          <w:color w:val="auto"/>
          <w:highlight w:val="yellow"/>
        </w:rPr>
        <w:t>Directly add the solubilized rSSp onto a substrate and then apply a second substrate over the top of the solution</w:t>
      </w:r>
      <w:r w:rsidR="00E750AF" w:rsidRPr="00340C42">
        <w:rPr>
          <w:color w:val="auto"/>
          <w:highlight w:val="yellow"/>
        </w:rPr>
        <w:t>.</w:t>
      </w:r>
      <w:r w:rsidR="00F91B41" w:rsidRPr="00340C42">
        <w:rPr>
          <w:color w:val="auto"/>
          <w:highlight w:val="yellow"/>
        </w:rPr>
        <w:t xml:space="preserve"> </w:t>
      </w:r>
      <w:r w:rsidRPr="00340C42">
        <w:rPr>
          <w:color w:val="auto"/>
          <w:highlight w:val="yellow"/>
        </w:rPr>
        <w:t xml:space="preserve">Firmly clamp the pieces together and then dry the samples </w:t>
      </w:r>
      <w:r w:rsidR="00E750AF" w:rsidRPr="00340C42">
        <w:rPr>
          <w:color w:val="auto"/>
          <w:highlight w:val="yellow"/>
        </w:rPr>
        <w:t xml:space="preserve">in an oven with a minimal temperature of 25 °C for at </w:t>
      </w:r>
      <w:r w:rsidRPr="00340C42">
        <w:rPr>
          <w:color w:val="auto"/>
          <w:highlight w:val="yellow"/>
        </w:rPr>
        <w:t>least 16</w:t>
      </w:r>
      <w:r w:rsidR="00E750AF" w:rsidRPr="00340C42">
        <w:rPr>
          <w:color w:val="auto"/>
          <w:highlight w:val="yellow"/>
        </w:rPr>
        <w:t xml:space="preserve"> h.</w:t>
      </w:r>
    </w:p>
    <w:p w14:paraId="74B76CD0" w14:textId="77777777" w:rsidR="000D73BB" w:rsidRPr="00340C42" w:rsidRDefault="000D73BB" w:rsidP="000D73BB">
      <w:pPr>
        <w:pStyle w:val="ListParagraph"/>
        <w:widowControl/>
        <w:autoSpaceDE/>
        <w:autoSpaceDN/>
        <w:adjustRightInd/>
        <w:spacing w:after="160" w:line="259" w:lineRule="auto"/>
        <w:ind w:left="0"/>
        <w:rPr>
          <w:color w:val="auto"/>
          <w:highlight w:val="yellow"/>
        </w:rPr>
      </w:pPr>
    </w:p>
    <w:p w14:paraId="73A4CF37" w14:textId="30D7B0EB" w:rsidR="00E750AF" w:rsidRPr="00340C42" w:rsidRDefault="00F300DB" w:rsidP="000D73BB">
      <w:pPr>
        <w:pStyle w:val="ListParagraph"/>
        <w:widowControl/>
        <w:numPr>
          <w:ilvl w:val="2"/>
          <w:numId w:val="27"/>
        </w:numPr>
        <w:autoSpaceDE/>
        <w:autoSpaceDN/>
        <w:adjustRightInd/>
        <w:spacing w:after="160" w:line="259" w:lineRule="auto"/>
        <w:rPr>
          <w:color w:val="auto"/>
        </w:rPr>
      </w:pPr>
      <w:r w:rsidRPr="00340C42">
        <w:rPr>
          <w:color w:val="auto"/>
        </w:rPr>
        <w:t xml:space="preserve">Alternatively, </w:t>
      </w:r>
      <w:r w:rsidR="00E750AF" w:rsidRPr="00340C42">
        <w:rPr>
          <w:color w:val="auto"/>
        </w:rPr>
        <w:t xml:space="preserve">spray the two substrate surfaces with a spray coating </w:t>
      </w:r>
      <w:r w:rsidRPr="00340C42">
        <w:rPr>
          <w:color w:val="auto"/>
        </w:rPr>
        <w:t>and then clamp the s</w:t>
      </w:r>
      <w:r w:rsidR="00E750AF" w:rsidRPr="00340C42">
        <w:rPr>
          <w:color w:val="auto"/>
        </w:rPr>
        <w:t>ubstrates together.</w:t>
      </w:r>
    </w:p>
    <w:p w14:paraId="5DAAFCA3" w14:textId="77777777" w:rsidR="000D73BB" w:rsidRPr="00340C42" w:rsidRDefault="000D73BB" w:rsidP="000D73BB">
      <w:pPr>
        <w:pStyle w:val="ListParagraph"/>
        <w:widowControl/>
        <w:autoSpaceDE/>
        <w:autoSpaceDN/>
        <w:adjustRightInd/>
        <w:spacing w:after="160" w:line="259" w:lineRule="auto"/>
        <w:ind w:left="0"/>
        <w:rPr>
          <w:color w:val="auto"/>
          <w:highlight w:val="yellow"/>
        </w:rPr>
      </w:pPr>
    </w:p>
    <w:p w14:paraId="14AE5D41" w14:textId="2E554B1C" w:rsidR="00E750AF" w:rsidRPr="00340C42" w:rsidRDefault="007E461E" w:rsidP="000D73BB">
      <w:pPr>
        <w:pStyle w:val="ListParagraph"/>
        <w:widowControl/>
        <w:numPr>
          <w:ilvl w:val="2"/>
          <w:numId w:val="27"/>
        </w:numPr>
        <w:autoSpaceDE/>
        <w:autoSpaceDN/>
        <w:adjustRightInd/>
        <w:spacing w:after="160" w:line="259" w:lineRule="auto"/>
        <w:rPr>
          <w:color w:val="auto"/>
        </w:rPr>
      </w:pPr>
      <w:r w:rsidRPr="00340C42">
        <w:rPr>
          <w:color w:val="auto"/>
        </w:rPr>
        <w:t>Applying the rSSp through the</w:t>
      </w:r>
      <w:r w:rsidR="00E750AF" w:rsidRPr="00340C42">
        <w:rPr>
          <w:color w:val="auto"/>
        </w:rPr>
        <w:t xml:space="preserve"> dip method of coating the substrates </w:t>
      </w:r>
      <w:r w:rsidRPr="00340C42">
        <w:rPr>
          <w:color w:val="auto"/>
        </w:rPr>
        <w:t xml:space="preserve">and sticking the substrates </w:t>
      </w:r>
      <w:r w:rsidR="00E750AF" w:rsidRPr="00340C42">
        <w:rPr>
          <w:color w:val="auto"/>
        </w:rPr>
        <w:t xml:space="preserve">can also be used to </w:t>
      </w:r>
      <w:r w:rsidRPr="00340C42">
        <w:rPr>
          <w:color w:val="auto"/>
        </w:rPr>
        <w:t xml:space="preserve">prepare and </w:t>
      </w:r>
      <w:r w:rsidR="006D7BD0" w:rsidRPr="00340C42">
        <w:rPr>
          <w:color w:val="auto"/>
        </w:rPr>
        <w:t>adhesive</w:t>
      </w:r>
      <w:r w:rsidR="00E750AF" w:rsidRPr="00340C42">
        <w:rPr>
          <w:color w:val="auto"/>
        </w:rPr>
        <w:t>.</w:t>
      </w:r>
    </w:p>
    <w:p w14:paraId="3B771BE4" w14:textId="77777777" w:rsidR="00782B77" w:rsidRPr="00340C42" w:rsidRDefault="00782B77" w:rsidP="000D73BB">
      <w:pPr>
        <w:pStyle w:val="ListParagraph"/>
        <w:widowControl/>
        <w:autoSpaceDE/>
        <w:autoSpaceDN/>
        <w:adjustRightInd/>
        <w:spacing w:after="160"/>
        <w:ind w:left="0"/>
        <w:rPr>
          <w:color w:val="auto"/>
        </w:rPr>
      </w:pPr>
    </w:p>
    <w:p w14:paraId="003C4C3A" w14:textId="7841797D" w:rsidR="00E750AF" w:rsidRPr="00340C42" w:rsidRDefault="00E750AF" w:rsidP="000D73BB">
      <w:pPr>
        <w:pStyle w:val="ListParagraph"/>
        <w:widowControl/>
        <w:numPr>
          <w:ilvl w:val="0"/>
          <w:numId w:val="27"/>
        </w:numPr>
        <w:autoSpaceDE/>
        <w:autoSpaceDN/>
        <w:adjustRightInd/>
        <w:spacing w:after="160" w:line="259" w:lineRule="auto"/>
        <w:rPr>
          <w:color w:val="auto"/>
          <w:highlight w:val="yellow"/>
        </w:rPr>
      </w:pPr>
      <w:r w:rsidRPr="00340C42">
        <w:rPr>
          <w:b/>
          <w:bCs/>
          <w:color w:val="auto"/>
          <w:highlight w:val="yellow"/>
        </w:rPr>
        <w:t xml:space="preserve">Wet-Spun </w:t>
      </w:r>
      <w:r w:rsidR="00312EDC" w:rsidRPr="00340C42">
        <w:rPr>
          <w:b/>
          <w:bCs/>
          <w:color w:val="auto"/>
          <w:highlight w:val="yellow"/>
        </w:rPr>
        <w:t>f</w:t>
      </w:r>
      <w:r w:rsidRPr="00340C42">
        <w:rPr>
          <w:b/>
          <w:bCs/>
          <w:color w:val="auto"/>
          <w:highlight w:val="yellow"/>
        </w:rPr>
        <w:t>ibers</w:t>
      </w:r>
    </w:p>
    <w:p w14:paraId="29870635" w14:textId="77777777" w:rsidR="0040305E" w:rsidRPr="00340C42" w:rsidRDefault="0040305E" w:rsidP="000D73BB">
      <w:pPr>
        <w:pStyle w:val="ListParagraph"/>
        <w:widowControl/>
        <w:autoSpaceDE/>
        <w:autoSpaceDN/>
        <w:adjustRightInd/>
        <w:spacing w:after="160" w:line="259" w:lineRule="auto"/>
        <w:ind w:left="0"/>
        <w:rPr>
          <w:color w:val="auto"/>
          <w:highlight w:val="yellow"/>
        </w:rPr>
      </w:pPr>
    </w:p>
    <w:p w14:paraId="2444F6BC" w14:textId="0502D37B" w:rsidR="00E750AF" w:rsidRPr="00340C42" w:rsidRDefault="00E750AF" w:rsidP="000D73BB">
      <w:pPr>
        <w:pStyle w:val="ListParagraph"/>
        <w:widowControl/>
        <w:numPr>
          <w:ilvl w:val="1"/>
          <w:numId w:val="27"/>
        </w:numPr>
        <w:autoSpaceDE/>
        <w:autoSpaceDN/>
        <w:adjustRightInd/>
        <w:spacing w:after="160" w:line="259" w:lineRule="auto"/>
        <w:rPr>
          <w:color w:val="auto"/>
          <w:highlight w:val="yellow"/>
        </w:rPr>
      </w:pPr>
      <w:r w:rsidRPr="00340C42">
        <w:rPr>
          <w:color w:val="auto"/>
          <w:highlight w:val="yellow"/>
        </w:rPr>
        <w:t xml:space="preserve">Load the solubilized dope solution into a concentric syringe with Luer-Lok tip through a 19 </w:t>
      </w:r>
      <w:r w:rsidR="00312EDC" w:rsidRPr="00340C42">
        <w:rPr>
          <w:color w:val="auto"/>
          <w:highlight w:val="yellow"/>
        </w:rPr>
        <w:t>G</w:t>
      </w:r>
      <w:r w:rsidRPr="00340C42">
        <w:rPr>
          <w:color w:val="auto"/>
          <w:highlight w:val="yellow"/>
        </w:rPr>
        <w:t xml:space="preserve"> glide needle. Eject air bubbles and let the dope sit at the Luer-Lok end of the syringe. </w:t>
      </w:r>
    </w:p>
    <w:p w14:paraId="317A707E" w14:textId="77777777" w:rsidR="000D73BB" w:rsidRPr="00340C42" w:rsidRDefault="000D73BB" w:rsidP="000D73BB">
      <w:pPr>
        <w:pStyle w:val="ListParagraph"/>
        <w:widowControl/>
        <w:autoSpaceDE/>
        <w:autoSpaceDN/>
        <w:adjustRightInd/>
        <w:spacing w:after="160" w:line="259" w:lineRule="auto"/>
        <w:ind w:left="0"/>
        <w:rPr>
          <w:color w:val="auto"/>
          <w:highlight w:val="yellow"/>
        </w:rPr>
      </w:pPr>
    </w:p>
    <w:p w14:paraId="3ED3B9D6" w14:textId="34800975" w:rsidR="00AA4A85" w:rsidRPr="00340C42" w:rsidRDefault="003A229A" w:rsidP="000D73BB">
      <w:pPr>
        <w:pStyle w:val="ListParagraph"/>
        <w:widowControl/>
        <w:numPr>
          <w:ilvl w:val="1"/>
          <w:numId w:val="27"/>
        </w:numPr>
        <w:autoSpaceDE/>
        <w:autoSpaceDN/>
        <w:adjustRightInd/>
        <w:spacing w:line="259" w:lineRule="auto"/>
        <w:rPr>
          <w:color w:val="auto"/>
          <w:highlight w:val="yellow"/>
        </w:rPr>
      </w:pPr>
      <w:r w:rsidRPr="00340C42">
        <w:rPr>
          <w:color w:val="auto"/>
          <w:highlight w:val="yellow"/>
        </w:rPr>
        <w:lastRenderedPageBreak/>
        <w:t xml:space="preserve">Insert </w:t>
      </w:r>
      <w:r w:rsidR="003C449C" w:rsidRPr="00340C42">
        <w:rPr>
          <w:color w:val="auto"/>
          <w:highlight w:val="yellow"/>
        </w:rPr>
        <w:t xml:space="preserve">at least </w:t>
      </w:r>
      <w:r w:rsidRPr="00340C42">
        <w:rPr>
          <w:color w:val="auto"/>
          <w:highlight w:val="yellow"/>
        </w:rPr>
        <w:t>2</w:t>
      </w:r>
      <w:r w:rsidR="00D97F3C" w:rsidRPr="00340C42">
        <w:rPr>
          <w:color w:val="auto"/>
          <w:highlight w:val="yellow"/>
        </w:rPr>
        <w:t>5</w:t>
      </w:r>
      <w:r w:rsidRPr="00340C42">
        <w:rPr>
          <w:color w:val="auto"/>
          <w:highlight w:val="yellow"/>
        </w:rPr>
        <w:t xml:space="preserve"> mm of</w:t>
      </w:r>
      <w:r w:rsidR="00E750AF" w:rsidRPr="00340C42">
        <w:rPr>
          <w:color w:val="auto"/>
          <w:highlight w:val="yellow"/>
        </w:rPr>
        <w:t xml:space="preserve"> PEEK tubing, internal diameter 0.01 inch, into the PEEK tubing’s </w:t>
      </w:r>
      <w:r w:rsidR="00312EDC" w:rsidRPr="00340C42">
        <w:rPr>
          <w:color w:val="auto"/>
          <w:highlight w:val="yellow"/>
        </w:rPr>
        <w:t xml:space="preserve">one-piece finger </w:t>
      </w:r>
      <w:r w:rsidR="00E750AF" w:rsidRPr="00340C42">
        <w:rPr>
          <w:color w:val="auto"/>
          <w:highlight w:val="yellow"/>
        </w:rPr>
        <w:t xml:space="preserve">tight Fittings for </w:t>
      </w:r>
      <w:proofErr w:type="gramStart"/>
      <w:r w:rsidR="00E750AF" w:rsidRPr="00340C42">
        <w:rPr>
          <w:color w:val="auto"/>
          <w:highlight w:val="yellow"/>
        </w:rPr>
        <w:t>1/16 inch</w:t>
      </w:r>
      <w:proofErr w:type="gramEnd"/>
      <w:r w:rsidR="00E750AF" w:rsidRPr="00340C42">
        <w:rPr>
          <w:color w:val="auto"/>
          <w:highlight w:val="yellow"/>
        </w:rPr>
        <w:t xml:space="preserve"> OD and 10/32 cone. Attach this fitting to a PEEK tubing to Luer-Lok female adapter. </w:t>
      </w:r>
    </w:p>
    <w:p w14:paraId="3E762927" w14:textId="77777777" w:rsidR="000D73BB" w:rsidRPr="00340C42" w:rsidRDefault="000D73BB" w:rsidP="000D73BB">
      <w:pPr>
        <w:pStyle w:val="ListParagraph"/>
        <w:widowControl/>
        <w:autoSpaceDE/>
        <w:autoSpaceDN/>
        <w:adjustRightInd/>
        <w:spacing w:line="259" w:lineRule="auto"/>
        <w:ind w:left="0"/>
        <w:rPr>
          <w:color w:val="auto"/>
          <w:highlight w:val="yellow"/>
        </w:rPr>
      </w:pPr>
    </w:p>
    <w:p w14:paraId="04BA3D7A" w14:textId="0D1FA4A5" w:rsidR="00E750AF" w:rsidRPr="00340C42" w:rsidRDefault="00E750AF" w:rsidP="000D73BB">
      <w:pPr>
        <w:pStyle w:val="ListParagraph"/>
        <w:widowControl/>
        <w:numPr>
          <w:ilvl w:val="2"/>
          <w:numId w:val="27"/>
        </w:numPr>
        <w:autoSpaceDE/>
        <w:autoSpaceDN/>
        <w:adjustRightInd/>
        <w:spacing w:line="259" w:lineRule="auto"/>
        <w:rPr>
          <w:color w:val="auto"/>
          <w:highlight w:val="yellow"/>
        </w:rPr>
      </w:pPr>
      <w:r w:rsidRPr="00340C42">
        <w:rPr>
          <w:color w:val="auto"/>
          <w:highlight w:val="yellow"/>
        </w:rPr>
        <w:t>Replace the 19 gauge needle with this set up on the loaded syringe.</w:t>
      </w:r>
    </w:p>
    <w:p w14:paraId="11FC167A" w14:textId="77777777" w:rsidR="000D73BB" w:rsidRPr="00340C42" w:rsidRDefault="000D73BB" w:rsidP="000D73BB">
      <w:pPr>
        <w:pStyle w:val="ListParagraph"/>
        <w:widowControl/>
        <w:autoSpaceDE/>
        <w:autoSpaceDN/>
        <w:adjustRightInd/>
        <w:spacing w:line="259" w:lineRule="auto"/>
        <w:ind w:left="0"/>
        <w:rPr>
          <w:color w:val="auto"/>
        </w:rPr>
      </w:pPr>
    </w:p>
    <w:p w14:paraId="304C576C" w14:textId="0DCD44CD" w:rsidR="00AA4A85" w:rsidRPr="00340C42" w:rsidRDefault="00E750AF" w:rsidP="000D73BB">
      <w:pPr>
        <w:pStyle w:val="ListParagraph"/>
        <w:widowControl/>
        <w:numPr>
          <w:ilvl w:val="1"/>
          <w:numId w:val="27"/>
        </w:numPr>
        <w:autoSpaceDE/>
        <w:autoSpaceDN/>
        <w:adjustRightInd/>
        <w:spacing w:line="259" w:lineRule="auto"/>
        <w:rPr>
          <w:color w:val="auto"/>
          <w:highlight w:val="yellow"/>
        </w:rPr>
      </w:pPr>
      <w:r w:rsidRPr="00340C42">
        <w:rPr>
          <w:color w:val="auto"/>
          <w:highlight w:val="yellow"/>
        </w:rPr>
        <w:t>Fill a tall, clear glass bath with 99% pure isopropanol to use for coagulation bath</w:t>
      </w:r>
      <w:r w:rsidR="00FB4163" w:rsidRPr="00340C42">
        <w:rPr>
          <w:color w:val="auto"/>
          <w:highlight w:val="yellow"/>
        </w:rPr>
        <w:t>.</w:t>
      </w:r>
      <w:r w:rsidRPr="00340C42">
        <w:rPr>
          <w:strike/>
          <w:color w:val="auto"/>
          <w:highlight w:val="yellow"/>
        </w:rPr>
        <w:t xml:space="preserve"> </w:t>
      </w:r>
    </w:p>
    <w:p w14:paraId="246AA915" w14:textId="77777777" w:rsidR="000D73BB" w:rsidRPr="00340C42" w:rsidRDefault="000D73BB" w:rsidP="000D73BB">
      <w:pPr>
        <w:pStyle w:val="ListParagraph"/>
        <w:widowControl/>
        <w:autoSpaceDE/>
        <w:autoSpaceDN/>
        <w:adjustRightInd/>
        <w:spacing w:line="259" w:lineRule="auto"/>
        <w:ind w:left="0"/>
        <w:rPr>
          <w:color w:val="auto"/>
          <w:highlight w:val="yellow"/>
        </w:rPr>
      </w:pPr>
    </w:p>
    <w:p w14:paraId="49727AF1" w14:textId="39DAA648" w:rsidR="00E750AF" w:rsidRPr="00340C42" w:rsidRDefault="00AA4A85" w:rsidP="000D73BB">
      <w:pPr>
        <w:pStyle w:val="ListParagraph"/>
        <w:widowControl/>
        <w:numPr>
          <w:ilvl w:val="2"/>
          <w:numId w:val="27"/>
        </w:numPr>
        <w:autoSpaceDE/>
        <w:autoSpaceDN/>
        <w:adjustRightInd/>
        <w:spacing w:line="259" w:lineRule="auto"/>
        <w:rPr>
          <w:color w:val="auto"/>
          <w:highlight w:val="yellow"/>
        </w:rPr>
      </w:pPr>
      <w:r w:rsidRPr="00340C42">
        <w:rPr>
          <w:color w:val="auto"/>
          <w:highlight w:val="yellow"/>
        </w:rPr>
        <w:t>F</w:t>
      </w:r>
      <w:r w:rsidR="00E750AF" w:rsidRPr="00340C42">
        <w:rPr>
          <w:color w:val="auto"/>
          <w:highlight w:val="yellow"/>
        </w:rPr>
        <w:t xml:space="preserve">ill the stretch baths, located below the </w:t>
      </w:r>
      <w:r w:rsidR="00BB1852" w:rsidRPr="00340C42">
        <w:rPr>
          <w:color w:val="auto"/>
          <w:highlight w:val="yellow"/>
        </w:rPr>
        <w:t xml:space="preserve">stretch </w:t>
      </w:r>
      <w:r w:rsidR="00E750AF" w:rsidRPr="00340C42">
        <w:rPr>
          <w:color w:val="auto"/>
          <w:highlight w:val="yellow"/>
        </w:rPr>
        <w:t xml:space="preserve">godets. These will have 80:20 isopropanol: distilled water in the first stretch bath, and 20:80 isopropanol: distilled water in the second stretch bath. </w:t>
      </w:r>
    </w:p>
    <w:p w14:paraId="51E923EB" w14:textId="77777777" w:rsidR="000D73BB" w:rsidRPr="00340C42" w:rsidRDefault="000D73BB" w:rsidP="000D73BB">
      <w:pPr>
        <w:pStyle w:val="ListParagraph"/>
        <w:widowControl/>
        <w:autoSpaceDE/>
        <w:autoSpaceDN/>
        <w:adjustRightInd/>
        <w:spacing w:line="259" w:lineRule="auto"/>
        <w:ind w:left="0"/>
        <w:rPr>
          <w:color w:val="auto"/>
          <w:highlight w:val="yellow"/>
        </w:rPr>
      </w:pPr>
    </w:p>
    <w:p w14:paraId="645D6FA0" w14:textId="700D2371" w:rsidR="00AA4A85" w:rsidRPr="00340C42" w:rsidRDefault="00E750AF" w:rsidP="000D73BB">
      <w:pPr>
        <w:pStyle w:val="ListParagraph"/>
        <w:widowControl/>
        <w:numPr>
          <w:ilvl w:val="1"/>
          <w:numId w:val="27"/>
        </w:numPr>
        <w:autoSpaceDE/>
        <w:autoSpaceDN/>
        <w:adjustRightInd/>
        <w:spacing w:line="259" w:lineRule="auto"/>
        <w:rPr>
          <w:color w:val="auto"/>
          <w:highlight w:val="yellow"/>
        </w:rPr>
      </w:pPr>
      <w:r w:rsidRPr="00340C42">
        <w:rPr>
          <w:color w:val="auto"/>
          <w:highlight w:val="yellow"/>
        </w:rPr>
        <w:t xml:space="preserve">Set </w:t>
      </w:r>
      <w:r w:rsidR="00BB1852" w:rsidRPr="00340C42">
        <w:rPr>
          <w:color w:val="auto"/>
          <w:highlight w:val="yellow"/>
        </w:rPr>
        <w:t xml:space="preserve">the godet </w:t>
      </w:r>
      <w:r w:rsidRPr="00340C42">
        <w:rPr>
          <w:color w:val="auto"/>
          <w:highlight w:val="yellow"/>
        </w:rPr>
        <w:t xml:space="preserve">stretch system such that the first godet after the coagulation bath and the first godet in the first stretch bath </w:t>
      </w:r>
      <w:r w:rsidR="00BB1852" w:rsidRPr="00340C42">
        <w:rPr>
          <w:color w:val="auto"/>
          <w:highlight w:val="yellow"/>
        </w:rPr>
        <w:t xml:space="preserve">are rotating </w:t>
      </w:r>
      <w:r w:rsidRPr="00340C42">
        <w:rPr>
          <w:color w:val="auto"/>
          <w:highlight w:val="yellow"/>
        </w:rPr>
        <w:t xml:space="preserve">at the same speed. </w:t>
      </w:r>
    </w:p>
    <w:p w14:paraId="43159D56" w14:textId="77777777" w:rsidR="000D73BB" w:rsidRPr="00340C42" w:rsidRDefault="000D73BB" w:rsidP="000D73BB">
      <w:pPr>
        <w:pStyle w:val="ListParagraph"/>
        <w:widowControl/>
        <w:autoSpaceDE/>
        <w:autoSpaceDN/>
        <w:adjustRightInd/>
        <w:spacing w:line="259" w:lineRule="auto"/>
        <w:ind w:left="0"/>
        <w:rPr>
          <w:color w:val="auto"/>
          <w:highlight w:val="yellow"/>
        </w:rPr>
      </w:pPr>
    </w:p>
    <w:p w14:paraId="1FB92077" w14:textId="11F3849F" w:rsidR="00AA4A85" w:rsidRPr="00340C42" w:rsidRDefault="007B36F3" w:rsidP="000D73BB">
      <w:pPr>
        <w:pStyle w:val="ListParagraph"/>
        <w:widowControl/>
        <w:numPr>
          <w:ilvl w:val="2"/>
          <w:numId w:val="27"/>
        </w:numPr>
        <w:autoSpaceDE/>
        <w:autoSpaceDN/>
        <w:adjustRightInd/>
        <w:spacing w:line="259" w:lineRule="auto"/>
        <w:rPr>
          <w:color w:val="auto"/>
          <w:highlight w:val="yellow"/>
        </w:rPr>
      </w:pPr>
      <w:r w:rsidRPr="00340C42">
        <w:rPr>
          <w:color w:val="auto"/>
          <w:highlight w:val="yellow"/>
        </w:rPr>
        <w:t xml:space="preserve">Initiate the first stretch by adjusting </w:t>
      </w:r>
      <w:r w:rsidR="00E750AF" w:rsidRPr="00340C42">
        <w:rPr>
          <w:color w:val="auto"/>
          <w:highlight w:val="yellow"/>
        </w:rPr>
        <w:t xml:space="preserve">the speeds of the final godet in stretch bath 1, the middle upper godet, and the first godet in stretch bath 2 </w:t>
      </w:r>
      <w:r w:rsidRPr="00340C42">
        <w:rPr>
          <w:color w:val="auto"/>
          <w:highlight w:val="yellow"/>
        </w:rPr>
        <w:t xml:space="preserve">to the same </w:t>
      </w:r>
      <w:r w:rsidR="00E750AF" w:rsidRPr="00340C42">
        <w:rPr>
          <w:color w:val="auto"/>
          <w:highlight w:val="yellow"/>
        </w:rPr>
        <w:t>speed. This speed will be 2</w:t>
      </w:r>
      <w:r w:rsidR="00312EDC" w:rsidRPr="00340C42">
        <w:rPr>
          <w:color w:val="auto"/>
          <w:highlight w:val="yellow"/>
        </w:rPr>
        <w:t>x</w:t>
      </w:r>
      <w:r w:rsidR="00E750AF" w:rsidRPr="00340C42">
        <w:rPr>
          <w:color w:val="auto"/>
          <w:highlight w:val="yellow"/>
        </w:rPr>
        <w:t xml:space="preserve"> as fast as the</w:t>
      </w:r>
      <w:r w:rsidRPr="00340C42">
        <w:rPr>
          <w:color w:val="auto"/>
          <w:highlight w:val="yellow"/>
        </w:rPr>
        <w:t xml:space="preserve"> initial fiber </w:t>
      </w:r>
      <w:r w:rsidR="00E750AF" w:rsidRPr="00340C42">
        <w:rPr>
          <w:color w:val="auto"/>
          <w:highlight w:val="yellow"/>
        </w:rPr>
        <w:t>removal</w:t>
      </w:r>
      <w:r w:rsidRPr="00340C42">
        <w:rPr>
          <w:color w:val="auto"/>
          <w:highlight w:val="yellow"/>
        </w:rPr>
        <w:t xml:space="preserve"> speed</w:t>
      </w:r>
      <w:r w:rsidR="00E750AF" w:rsidRPr="00340C42">
        <w:rPr>
          <w:color w:val="auto"/>
          <w:highlight w:val="yellow"/>
        </w:rPr>
        <w:t xml:space="preserve">. </w:t>
      </w:r>
    </w:p>
    <w:p w14:paraId="1726C762" w14:textId="77777777" w:rsidR="000D73BB" w:rsidRPr="00340C42" w:rsidRDefault="000D73BB" w:rsidP="000D73BB">
      <w:pPr>
        <w:pStyle w:val="ListParagraph"/>
        <w:widowControl/>
        <w:autoSpaceDE/>
        <w:autoSpaceDN/>
        <w:adjustRightInd/>
        <w:spacing w:line="259" w:lineRule="auto"/>
        <w:ind w:left="0"/>
        <w:rPr>
          <w:color w:val="auto"/>
          <w:highlight w:val="yellow"/>
        </w:rPr>
      </w:pPr>
    </w:p>
    <w:p w14:paraId="1A9A37AA" w14:textId="1F33A8F9" w:rsidR="000D73BB" w:rsidRPr="00340C42" w:rsidRDefault="00B00D97" w:rsidP="000D73BB">
      <w:pPr>
        <w:pStyle w:val="ListParagraph"/>
        <w:widowControl/>
        <w:numPr>
          <w:ilvl w:val="2"/>
          <w:numId w:val="27"/>
        </w:numPr>
        <w:autoSpaceDE/>
        <w:autoSpaceDN/>
        <w:adjustRightInd/>
        <w:spacing w:line="259" w:lineRule="auto"/>
        <w:rPr>
          <w:color w:val="auto"/>
          <w:highlight w:val="yellow"/>
        </w:rPr>
      </w:pPr>
      <w:r w:rsidRPr="00340C42">
        <w:rPr>
          <w:color w:val="auto"/>
          <w:highlight w:val="yellow"/>
        </w:rPr>
        <w:t xml:space="preserve">Initiate the second stretch by adjusting the </w:t>
      </w:r>
      <w:r w:rsidR="00E750AF" w:rsidRPr="00340C42">
        <w:rPr>
          <w:color w:val="auto"/>
          <w:highlight w:val="yellow"/>
        </w:rPr>
        <w:t xml:space="preserve">speeds of the final godet in stretch bath 2, the last upper godet, and the winder </w:t>
      </w:r>
      <w:r w:rsidRPr="00340C42">
        <w:rPr>
          <w:color w:val="auto"/>
          <w:highlight w:val="yellow"/>
        </w:rPr>
        <w:t xml:space="preserve">to </w:t>
      </w:r>
      <w:r w:rsidR="00E750AF" w:rsidRPr="00340C42">
        <w:rPr>
          <w:color w:val="auto"/>
          <w:highlight w:val="yellow"/>
        </w:rPr>
        <w:t>the same speed. This speed will be 2</w:t>
      </w:r>
      <w:r w:rsidR="00C37A55" w:rsidRPr="00340C42">
        <w:rPr>
          <w:color w:val="auto"/>
          <w:highlight w:val="yellow"/>
        </w:rPr>
        <w:t>x</w:t>
      </w:r>
      <w:r w:rsidR="00E750AF" w:rsidRPr="00340C42">
        <w:rPr>
          <w:color w:val="auto"/>
          <w:highlight w:val="yellow"/>
        </w:rPr>
        <w:t xml:space="preserve"> as fast as the speed </w:t>
      </w:r>
      <w:r w:rsidRPr="00340C42">
        <w:rPr>
          <w:color w:val="auto"/>
          <w:highlight w:val="yellow"/>
        </w:rPr>
        <w:t xml:space="preserve">used </w:t>
      </w:r>
      <w:r w:rsidR="00E750AF" w:rsidRPr="00340C42">
        <w:rPr>
          <w:color w:val="auto"/>
          <w:highlight w:val="yellow"/>
        </w:rPr>
        <w:t>for the first stretch or 4</w:t>
      </w:r>
      <w:r w:rsidR="00C37A55" w:rsidRPr="00340C42">
        <w:rPr>
          <w:color w:val="auto"/>
          <w:highlight w:val="yellow"/>
        </w:rPr>
        <w:t>x</w:t>
      </w:r>
      <w:r w:rsidR="00E750AF" w:rsidRPr="00340C42">
        <w:rPr>
          <w:color w:val="auto"/>
          <w:highlight w:val="yellow"/>
        </w:rPr>
        <w:t xml:space="preserve"> the </w:t>
      </w:r>
      <w:r w:rsidRPr="00340C42">
        <w:rPr>
          <w:color w:val="auto"/>
          <w:highlight w:val="yellow"/>
        </w:rPr>
        <w:t xml:space="preserve">initial fibers removal </w:t>
      </w:r>
      <w:r w:rsidR="00E750AF" w:rsidRPr="00340C42">
        <w:rPr>
          <w:color w:val="auto"/>
          <w:highlight w:val="yellow"/>
        </w:rPr>
        <w:t>speed.</w:t>
      </w:r>
    </w:p>
    <w:p w14:paraId="0B07726D" w14:textId="3158113E" w:rsidR="00E750AF" w:rsidRPr="00340C42" w:rsidRDefault="00E750AF" w:rsidP="000D73BB">
      <w:pPr>
        <w:pStyle w:val="ListParagraph"/>
        <w:widowControl/>
        <w:autoSpaceDE/>
        <w:autoSpaceDN/>
        <w:adjustRightInd/>
        <w:spacing w:line="259" w:lineRule="auto"/>
        <w:ind w:left="0"/>
        <w:rPr>
          <w:color w:val="auto"/>
          <w:highlight w:val="yellow"/>
        </w:rPr>
      </w:pPr>
      <w:r w:rsidRPr="00340C42">
        <w:rPr>
          <w:color w:val="auto"/>
          <w:highlight w:val="yellow"/>
        </w:rPr>
        <w:t xml:space="preserve"> </w:t>
      </w:r>
    </w:p>
    <w:p w14:paraId="7A1C3228" w14:textId="0D063550" w:rsidR="00AA4A85" w:rsidRPr="00340C42" w:rsidRDefault="00AA4A85" w:rsidP="000D73BB">
      <w:pPr>
        <w:pStyle w:val="ListParagraph"/>
        <w:widowControl/>
        <w:numPr>
          <w:ilvl w:val="2"/>
          <w:numId w:val="27"/>
        </w:numPr>
        <w:autoSpaceDE/>
        <w:autoSpaceDN/>
        <w:adjustRightInd/>
        <w:spacing w:line="259" w:lineRule="auto"/>
        <w:rPr>
          <w:color w:val="auto"/>
          <w:highlight w:val="yellow"/>
        </w:rPr>
      </w:pPr>
      <w:r w:rsidRPr="00340C42">
        <w:rPr>
          <w:color w:val="auto"/>
          <w:highlight w:val="yellow"/>
        </w:rPr>
        <w:t>Place nitrile gloves on the outside of the intermediate godets to keep the fiber from slipping</w:t>
      </w:r>
      <w:r w:rsidR="00F103BA" w:rsidRPr="00340C42">
        <w:rPr>
          <w:color w:val="auto"/>
          <w:highlight w:val="yellow"/>
        </w:rPr>
        <w:t>.</w:t>
      </w:r>
    </w:p>
    <w:p w14:paraId="2F5F9323" w14:textId="77777777" w:rsidR="000D73BB" w:rsidRPr="00340C42" w:rsidRDefault="000D73BB" w:rsidP="000D73BB">
      <w:pPr>
        <w:pStyle w:val="ListParagraph"/>
        <w:widowControl/>
        <w:autoSpaceDE/>
        <w:autoSpaceDN/>
        <w:adjustRightInd/>
        <w:spacing w:line="259" w:lineRule="auto"/>
        <w:ind w:left="0"/>
        <w:rPr>
          <w:color w:val="auto"/>
          <w:highlight w:val="yellow"/>
        </w:rPr>
      </w:pPr>
    </w:p>
    <w:p w14:paraId="43F41143" w14:textId="34A52CB5" w:rsidR="00AA4A85" w:rsidRPr="00340C42" w:rsidRDefault="00B96AD6" w:rsidP="000D73BB">
      <w:pPr>
        <w:pStyle w:val="ListParagraph"/>
        <w:widowControl/>
        <w:numPr>
          <w:ilvl w:val="1"/>
          <w:numId w:val="27"/>
        </w:numPr>
        <w:autoSpaceDE/>
        <w:autoSpaceDN/>
        <w:adjustRightInd/>
        <w:spacing w:line="259" w:lineRule="auto"/>
        <w:rPr>
          <w:color w:val="auto"/>
          <w:highlight w:val="yellow"/>
        </w:rPr>
      </w:pPr>
      <w:r w:rsidRPr="00340C42">
        <w:rPr>
          <w:color w:val="auto"/>
          <w:highlight w:val="yellow"/>
        </w:rPr>
        <w:t>Start to s</w:t>
      </w:r>
      <w:r w:rsidR="00E750AF" w:rsidRPr="00340C42">
        <w:rPr>
          <w:color w:val="auto"/>
          <w:highlight w:val="yellow"/>
        </w:rPr>
        <w:t xml:space="preserve">lowly extrude </w:t>
      </w:r>
      <w:r w:rsidRPr="00340C42">
        <w:rPr>
          <w:color w:val="auto"/>
          <w:highlight w:val="yellow"/>
        </w:rPr>
        <w:t xml:space="preserve">the </w:t>
      </w:r>
      <w:r w:rsidR="00E750AF" w:rsidRPr="00340C42">
        <w:rPr>
          <w:color w:val="auto"/>
          <w:highlight w:val="yellow"/>
        </w:rPr>
        <w:t>solution into the coagulation bath. In an automated system</w:t>
      </w:r>
      <w:r w:rsidRPr="00340C42">
        <w:rPr>
          <w:color w:val="auto"/>
          <w:highlight w:val="yellow"/>
        </w:rPr>
        <w:t xml:space="preserve"> set the extrusion rate to match </w:t>
      </w:r>
      <w:r w:rsidR="00E750AF" w:rsidRPr="00340C42">
        <w:rPr>
          <w:color w:val="auto"/>
          <w:highlight w:val="yellow"/>
        </w:rPr>
        <w:t>a removal speed of 10</w:t>
      </w:r>
      <w:r w:rsidR="00895822" w:rsidRPr="00340C42">
        <w:rPr>
          <w:color w:val="auto"/>
          <w:highlight w:val="yellow"/>
        </w:rPr>
        <w:t xml:space="preserve"> </w:t>
      </w:r>
      <w:r w:rsidR="00E750AF" w:rsidRPr="00340C42">
        <w:rPr>
          <w:color w:val="auto"/>
          <w:highlight w:val="yellow"/>
        </w:rPr>
        <w:t>mm/</w:t>
      </w:r>
      <w:r w:rsidR="00C37A55" w:rsidRPr="00340C42">
        <w:rPr>
          <w:color w:val="auto"/>
          <w:highlight w:val="yellow"/>
        </w:rPr>
        <w:t>s</w:t>
      </w:r>
      <w:r w:rsidR="00E750AF" w:rsidRPr="00340C42">
        <w:rPr>
          <w:color w:val="auto"/>
          <w:highlight w:val="yellow"/>
        </w:rPr>
        <w:t xml:space="preserve">. </w:t>
      </w:r>
    </w:p>
    <w:p w14:paraId="4F57B28A" w14:textId="77777777" w:rsidR="000D73BB" w:rsidRPr="00340C42" w:rsidRDefault="000D73BB" w:rsidP="000D73BB">
      <w:pPr>
        <w:pStyle w:val="ListParagraph"/>
        <w:widowControl/>
        <w:autoSpaceDE/>
        <w:autoSpaceDN/>
        <w:adjustRightInd/>
        <w:spacing w:line="259" w:lineRule="auto"/>
        <w:ind w:left="0"/>
        <w:rPr>
          <w:color w:val="auto"/>
          <w:highlight w:val="yellow"/>
        </w:rPr>
      </w:pPr>
    </w:p>
    <w:p w14:paraId="793C79D9" w14:textId="4D1B4604" w:rsidR="00E750AF" w:rsidRPr="00340C42" w:rsidRDefault="00E750AF" w:rsidP="000D73BB">
      <w:pPr>
        <w:pStyle w:val="ListParagraph"/>
        <w:widowControl/>
        <w:numPr>
          <w:ilvl w:val="2"/>
          <w:numId w:val="27"/>
        </w:numPr>
        <w:autoSpaceDE/>
        <w:autoSpaceDN/>
        <w:adjustRightInd/>
        <w:spacing w:line="259" w:lineRule="auto"/>
        <w:rPr>
          <w:color w:val="auto"/>
          <w:highlight w:val="yellow"/>
        </w:rPr>
      </w:pPr>
      <w:r w:rsidRPr="00340C42">
        <w:rPr>
          <w:color w:val="auto"/>
          <w:highlight w:val="yellow"/>
        </w:rPr>
        <w:t>Allow fiber ext</w:t>
      </w:r>
      <w:r w:rsidR="00B96AD6" w:rsidRPr="00340C42">
        <w:rPr>
          <w:color w:val="auto"/>
          <w:highlight w:val="yellow"/>
        </w:rPr>
        <w:t xml:space="preserve">rusion to become uniform before </w:t>
      </w:r>
      <w:r w:rsidRPr="00340C42">
        <w:rPr>
          <w:color w:val="auto"/>
          <w:highlight w:val="yellow"/>
        </w:rPr>
        <w:t>pull</w:t>
      </w:r>
      <w:r w:rsidR="00B96AD6" w:rsidRPr="00340C42">
        <w:rPr>
          <w:color w:val="auto"/>
          <w:highlight w:val="yellow"/>
        </w:rPr>
        <w:t>ing the</w:t>
      </w:r>
      <w:r w:rsidRPr="00340C42">
        <w:rPr>
          <w:color w:val="auto"/>
          <w:highlight w:val="yellow"/>
        </w:rPr>
        <w:t xml:space="preserve"> fibers out of the bath using </w:t>
      </w:r>
      <w:r w:rsidR="00B96AD6" w:rsidRPr="00340C42">
        <w:rPr>
          <w:color w:val="auto"/>
          <w:highlight w:val="yellow"/>
        </w:rPr>
        <w:t xml:space="preserve">with </w:t>
      </w:r>
      <w:r w:rsidRPr="00340C42">
        <w:rPr>
          <w:color w:val="auto"/>
          <w:highlight w:val="yellow"/>
        </w:rPr>
        <w:t xml:space="preserve">a thin metal hook or </w:t>
      </w:r>
      <w:r w:rsidR="00B96AD6" w:rsidRPr="00340C42">
        <w:rPr>
          <w:color w:val="auto"/>
          <w:highlight w:val="yellow"/>
        </w:rPr>
        <w:t>forceps</w:t>
      </w:r>
      <w:r w:rsidRPr="00340C42">
        <w:rPr>
          <w:color w:val="auto"/>
          <w:highlight w:val="yellow"/>
        </w:rPr>
        <w:t xml:space="preserve">. </w:t>
      </w:r>
      <w:r w:rsidR="00B96AD6" w:rsidRPr="00340C42">
        <w:rPr>
          <w:color w:val="auto"/>
          <w:highlight w:val="yellow"/>
        </w:rPr>
        <w:t xml:space="preserve">Verify removing the fiber from the bath created a loop between the </w:t>
      </w:r>
      <w:r w:rsidRPr="00340C42">
        <w:rPr>
          <w:color w:val="auto"/>
          <w:highlight w:val="yellow"/>
        </w:rPr>
        <w:t xml:space="preserve">PEEK tubing tip and path the fiber </w:t>
      </w:r>
      <w:r w:rsidR="00B96AD6" w:rsidRPr="00340C42">
        <w:rPr>
          <w:color w:val="auto"/>
          <w:highlight w:val="yellow"/>
        </w:rPr>
        <w:t>leaving the bath t</w:t>
      </w:r>
      <w:r w:rsidRPr="00340C42">
        <w:rPr>
          <w:color w:val="auto"/>
          <w:highlight w:val="yellow"/>
        </w:rPr>
        <w:t>he bath.</w:t>
      </w:r>
    </w:p>
    <w:p w14:paraId="2A59E1AB" w14:textId="77777777" w:rsidR="000D73BB" w:rsidRPr="00340C42" w:rsidRDefault="000D73BB" w:rsidP="000D73BB">
      <w:pPr>
        <w:pStyle w:val="ListParagraph"/>
        <w:widowControl/>
        <w:autoSpaceDE/>
        <w:autoSpaceDN/>
        <w:adjustRightInd/>
        <w:spacing w:line="259" w:lineRule="auto"/>
        <w:ind w:left="0"/>
        <w:rPr>
          <w:color w:val="auto"/>
          <w:highlight w:val="yellow"/>
        </w:rPr>
      </w:pPr>
    </w:p>
    <w:p w14:paraId="585C4611" w14:textId="5A108868" w:rsidR="00E750AF" w:rsidRPr="00340C42" w:rsidRDefault="00E750AF" w:rsidP="000D73BB">
      <w:pPr>
        <w:pStyle w:val="ListParagraph"/>
        <w:widowControl/>
        <w:numPr>
          <w:ilvl w:val="1"/>
          <w:numId w:val="27"/>
        </w:numPr>
        <w:autoSpaceDE/>
        <w:autoSpaceDN/>
        <w:adjustRightInd/>
        <w:spacing w:line="259" w:lineRule="auto"/>
        <w:rPr>
          <w:color w:val="auto"/>
          <w:highlight w:val="yellow"/>
        </w:rPr>
      </w:pPr>
      <w:r w:rsidRPr="00340C42">
        <w:rPr>
          <w:color w:val="auto"/>
          <w:highlight w:val="yellow"/>
        </w:rPr>
        <w:t xml:space="preserve">Guide the retrieved fiber through </w:t>
      </w:r>
      <w:r w:rsidR="00AA4A85" w:rsidRPr="00340C42">
        <w:rPr>
          <w:color w:val="auto"/>
          <w:highlight w:val="yellow"/>
        </w:rPr>
        <w:t>the</w:t>
      </w:r>
      <w:r w:rsidRPr="00340C42">
        <w:rPr>
          <w:color w:val="auto"/>
          <w:highlight w:val="yellow"/>
        </w:rPr>
        <w:t xml:space="preserve"> series of </w:t>
      </w:r>
      <w:r w:rsidR="00C37A55" w:rsidRPr="00340C42">
        <w:rPr>
          <w:color w:val="auto"/>
          <w:highlight w:val="yellow"/>
        </w:rPr>
        <w:t>g</w:t>
      </w:r>
      <w:r w:rsidRPr="00340C42">
        <w:rPr>
          <w:color w:val="auto"/>
          <w:highlight w:val="yellow"/>
        </w:rPr>
        <w:t>odets such that the fiber is submerged in the stretch baths but drying in</w:t>
      </w:r>
      <w:r w:rsidR="00CA724A" w:rsidRPr="00340C42">
        <w:rPr>
          <w:color w:val="auto"/>
          <w:highlight w:val="yellow"/>
        </w:rPr>
        <w:t xml:space="preserve"> the</w:t>
      </w:r>
      <w:r w:rsidRPr="00340C42">
        <w:rPr>
          <w:color w:val="auto"/>
          <w:highlight w:val="yellow"/>
        </w:rPr>
        <w:t xml:space="preserve"> air between the stretch baths and before going onto a spool. This drying is achieved by the higher placed intermediate godets.</w:t>
      </w:r>
    </w:p>
    <w:bookmarkEnd w:id="1"/>
    <w:p w14:paraId="039FDD80" w14:textId="77777777" w:rsidR="000D73BB" w:rsidRPr="00340C42" w:rsidRDefault="000D73BB" w:rsidP="000D73BB">
      <w:pPr>
        <w:pStyle w:val="ListParagraph"/>
        <w:widowControl/>
        <w:autoSpaceDE/>
        <w:autoSpaceDN/>
        <w:adjustRightInd/>
        <w:spacing w:line="259" w:lineRule="auto"/>
        <w:ind w:left="0"/>
        <w:rPr>
          <w:color w:val="auto"/>
          <w:highlight w:val="yellow"/>
        </w:rPr>
      </w:pPr>
    </w:p>
    <w:p w14:paraId="66F8EE76" w14:textId="59E352B9" w:rsidR="00E750AF" w:rsidRPr="00340C42" w:rsidRDefault="00E750AF" w:rsidP="000D73BB">
      <w:pPr>
        <w:rPr>
          <w:color w:val="auto"/>
        </w:rPr>
      </w:pPr>
      <w:r w:rsidRPr="00340C42">
        <w:rPr>
          <w:color w:val="auto"/>
        </w:rPr>
        <w:t xml:space="preserve">NOTE: </w:t>
      </w:r>
      <w:r w:rsidR="00711D33" w:rsidRPr="00340C42">
        <w:rPr>
          <w:color w:val="auto"/>
        </w:rPr>
        <w:t xml:space="preserve">The fiber removal rate and/or </w:t>
      </w:r>
      <w:r w:rsidRPr="00340C42">
        <w:rPr>
          <w:color w:val="auto"/>
        </w:rPr>
        <w:t>extrusion rate will need to be adjusted</w:t>
      </w:r>
      <w:r w:rsidR="00711D33" w:rsidRPr="00340C42">
        <w:rPr>
          <w:color w:val="auto"/>
        </w:rPr>
        <w:t xml:space="preserve"> based upon the protein concentration, additives, and protein type</w:t>
      </w:r>
      <w:r w:rsidRPr="00340C42">
        <w:rPr>
          <w:color w:val="auto"/>
        </w:rPr>
        <w:t xml:space="preserve"> to allow ample coagulation time without pooling fibers on the bottom of the coagulation bath. </w:t>
      </w:r>
    </w:p>
    <w:p w14:paraId="00E95F73" w14:textId="77777777" w:rsidR="000D73BB" w:rsidRPr="00340C42" w:rsidRDefault="000D73BB" w:rsidP="000D73BB">
      <w:pPr>
        <w:rPr>
          <w:color w:val="auto"/>
        </w:rPr>
      </w:pPr>
    </w:p>
    <w:p w14:paraId="7104A07C" w14:textId="62BC7D48" w:rsidR="008B52EF" w:rsidRPr="00340C42" w:rsidRDefault="0098179F" w:rsidP="000D73BB">
      <w:pPr>
        <w:pStyle w:val="ListParagraph"/>
        <w:widowControl/>
        <w:numPr>
          <w:ilvl w:val="1"/>
          <w:numId w:val="27"/>
        </w:numPr>
        <w:autoSpaceDE/>
        <w:autoSpaceDN/>
        <w:adjustRightInd/>
        <w:spacing w:line="259" w:lineRule="auto"/>
        <w:rPr>
          <w:rFonts w:asciiTheme="minorHAnsi" w:hAnsiTheme="minorHAnsi" w:cstheme="minorHAnsi"/>
          <w:b/>
          <w:color w:val="auto"/>
        </w:rPr>
      </w:pPr>
      <w:r w:rsidRPr="00340C42">
        <w:rPr>
          <w:color w:val="auto"/>
        </w:rPr>
        <w:lastRenderedPageBreak/>
        <w:t>Attach the fully stretched fiber to the spool on the winder mechanism using tape</w:t>
      </w:r>
      <w:r w:rsidR="00E750AF" w:rsidRPr="00340C42">
        <w:rPr>
          <w:color w:val="auto"/>
        </w:rPr>
        <w:t>.</w:t>
      </w:r>
    </w:p>
    <w:p w14:paraId="069303C1" w14:textId="77777777" w:rsidR="0040305E" w:rsidRPr="00340C42" w:rsidRDefault="0040305E" w:rsidP="000D73BB">
      <w:pPr>
        <w:pStyle w:val="ListParagraph"/>
        <w:widowControl/>
        <w:autoSpaceDE/>
        <w:autoSpaceDN/>
        <w:adjustRightInd/>
        <w:spacing w:line="259" w:lineRule="auto"/>
        <w:ind w:left="0"/>
        <w:rPr>
          <w:rFonts w:asciiTheme="minorHAnsi" w:hAnsiTheme="minorHAnsi" w:cstheme="minorHAnsi"/>
          <w:color w:val="auto"/>
        </w:rPr>
      </w:pPr>
    </w:p>
    <w:p w14:paraId="3E79FCA8" w14:textId="4AF9A535" w:rsidR="006305D7" w:rsidRPr="00340C42" w:rsidRDefault="006305D7" w:rsidP="000D73BB">
      <w:pPr>
        <w:pStyle w:val="NormalWeb"/>
        <w:spacing w:before="0" w:beforeAutospacing="0" w:after="0" w:afterAutospacing="0"/>
        <w:rPr>
          <w:rFonts w:asciiTheme="minorHAnsi" w:hAnsiTheme="minorHAnsi" w:cstheme="minorHAnsi"/>
          <w:b/>
          <w:bCs/>
          <w:color w:val="auto"/>
        </w:rPr>
      </w:pPr>
      <w:r w:rsidRPr="00340C42">
        <w:rPr>
          <w:rFonts w:asciiTheme="minorHAnsi" w:hAnsiTheme="minorHAnsi" w:cstheme="minorHAnsi"/>
          <w:b/>
          <w:color w:val="auto"/>
        </w:rPr>
        <w:t>REPRESENTATIVE RESULTS</w:t>
      </w:r>
      <w:r w:rsidR="00EF1462" w:rsidRPr="00340C42">
        <w:rPr>
          <w:rFonts w:asciiTheme="minorHAnsi" w:hAnsiTheme="minorHAnsi" w:cstheme="minorHAnsi"/>
          <w:b/>
          <w:color w:val="auto"/>
        </w:rPr>
        <w:t>:</w:t>
      </w:r>
      <w:r w:rsidRPr="00340C42">
        <w:rPr>
          <w:rFonts w:asciiTheme="minorHAnsi" w:hAnsiTheme="minorHAnsi" w:cstheme="minorHAnsi"/>
          <w:b/>
          <w:bCs/>
          <w:color w:val="auto"/>
        </w:rPr>
        <w:t xml:space="preserve"> </w:t>
      </w:r>
    </w:p>
    <w:p w14:paraId="581BE5EA" w14:textId="28FFCE2E" w:rsidR="00E750AF" w:rsidRPr="00340C42" w:rsidRDefault="00E750AF" w:rsidP="000D73BB">
      <w:pPr>
        <w:rPr>
          <w:color w:val="auto"/>
        </w:rPr>
      </w:pPr>
      <w:r w:rsidRPr="00340C42">
        <w:rPr>
          <w:color w:val="auto"/>
        </w:rPr>
        <w:t>From the described method of solubilization of rSSp, a variety of material fo</w:t>
      </w:r>
      <w:r w:rsidR="00703B24" w:rsidRPr="00340C42">
        <w:rPr>
          <w:color w:val="auto"/>
        </w:rPr>
        <w:t xml:space="preserve">rms can be achieved as seen in </w:t>
      </w:r>
      <w:r w:rsidR="00703B24" w:rsidRPr="00340C42">
        <w:rPr>
          <w:b/>
          <w:color w:val="auto"/>
        </w:rPr>
        <w:t>F</w:t>
      </w:r>
      <w:r w:rsidRPr="00340C42">
        <w:rPr>
          <w:b/>
          <w:color w:val="auto"/>
        </w:rPr>
        <w:t>igure 1</w:t>
      </w:r>
      <w:r w:rsidRPr="00340C42">
        <w:rPr>
          <w:color w:val="auto"/>
        </w:rPr>
        <w:t xml:space="preserve">. The method of solubilization is to apply heat and pressure, generated by a conventional microwave, to </w:t>
      </w:r>
      <w:r w:rsidR="00703B24" w:rsidRPr="00340C42">
        <w:rPr>
          <w:color w:val="auto"/>
        </w:rPr>
        <w:t>a suspension of rSSp and water.</w:t>
      </w:r>
      <w:r w:rsidRPr="00340C42">
        <w:rPr>
          <w:color w:val="auto"/>
        </w:rPr>
        <w:t xml:space="preserve"> When critical temperatures and pressures are achieved</w:t>
      </w:r>
      <w:r w:rsidR="00703B24" w:rsidRPr="00340C42">
        <w:rPr>
          <w:color w:val="auto"/>
        </w:rPr>
        <w:t xml:space="preserve">, the protein will solubilize. </w:t>
      </w:r>
      <w:r w:rsidRPr="00340C42">
        <w:rPr>
          <w:color w:val="auto"/>
        </w:rPr>
        <w:t>From this solubilized rSSp</w:t>
      </w:r>
      <w:r w:rsidR="00BE2CE8" w:rsidRPr="00340C42">
        <w:rPr>
          <w:color w:val="auto"/>
        </w:rPr>
        <w:t xml:space="preserve"> solution</w:t>
      </w:r>
      <w:r w:rsidRPr="00340C42">
        <w:rPr>
          <w:color w:val="auto"/>
        </w:rPr>
        <w:t>,</w:t>
      </w:r>
      <w:r w:rsidR="00BE2CE8" w:rsidRPr="00340C42">
        <w:rPr>
          <w:color w:val="auto"/>
        </w:rPr>
        <w:t xml:space="preserve"> the required condition</w:t>
      </w:r>
      <w:r w:rsidR="001110C2" w:rsidRPr="00340C42">
        <w:rPr>
          <w:color w:val="auto"/>
        </w:rPr>
        <w:t>s</w:t>
      </w:r>
      <w:r w:rsidR="00BE2CE8" w:rsidRPr="00340C42">
        <w:rPr>
          <w:color w:val="auto"/>
        </w:rPr>
        <w:t xml:space="preserve"> are presented</w:t>
      </w:r>
      <w:r w:rsidRPr="00340C42">
        <w:rPr>
          <w:color w:val="auto"/>
        </w:rPr>
        <w:t xml:space="preserve"> </w:t>
      </w:r>
      <w:r w:rsidR="00703B24" w:rsidRPr="00340C42">
        <w:rPr>
          <w:color w:val="auto"/>
        </w:rPr>
        <w:t xml:space="preserve">for seven material forms: </w:t>
      </w:r>
      <w:r w:rsidRPr="00340C42">
        <w:rPr>
          <w:color w:val="auto"/>
        </w:rPr>
        <w:t>hydrogels, lyogels, sponge, adhesives, coatings, films</w:t>
      </w:r>
      <w:r w:rsidR="00811610" w:rsidRPr="00340C42">
        <w:rPr>
          <w:color w:val="auto"/>
        </w:rPr>
        <w:t>,</w:t>
      </w:r>
      <w:r w:rsidRPr="00340C42">
        <w:rPr>
          <w:color w:val="auto"/>
        </w:rPr>
        <w:t xml:space="preserve"> and fibers. Hydrogels are prepared by allowing the solubilized rSSp to cool</w:t>
      </w:r>
      <w:r w:rsidR="00811610" w:rsidRPr="00340C42">
        <w:rPr>
          <w:color w:val="auto"/>
        </w:rPr>
        <w:t xml:space="preserve"> and naturally self-associate. </w:t>
      </w:r>
      <w:r w:rsidRPr="00340C42">
        <w:rPr>
          <w:color w:val="auto"/>
        </w:rPr>
        <w:t>A lyogel is prepared</w:t>
      </w:r>
      <w:r w:rsidR="00811610" w:rsidRPr="00340C42">
        <w:rPr>
          <w:color w:val="auto"/>
        </w:rPr>
        <w:t xml:space="preserve"> by </w:t>
      </w:r>
      <w:r w:rsidR="00927F69" w:rsidRPr="00340C42">
        <w:rPr>
          <w:color w:val="auto"/>
        </w:rPr>
        <w:t>lyophilizing</w:t>
      </w:r>
      <w:r w:rsidR="00811610" w:rsidRPr="00340C42">
        <w:rPr>
          <w:color w:val="auto"/>
        </w:rPr>
        <w:t xml:space="preserve"> the hydrogel. </w:t>
      </w:r>
      <w:r w:rsidRPr="00340C42">
        <w:rPr>
          <w:color w:val="auto"/>
        </w:rPr>
        <w:t xml:space="preserve">Sponge material is formed by freezing the hydrogel </w:t>
      </w:r>
      <w:r w:rsidR="00811610" w:rsidRPr="00340C42">
        <w:rPr>
          <w:color w:val="auto"/>
        </w:rPr>
        <w:t xml:space="preserve">while it is immersed in water. </w:t>
      </w:r>
      <w:r w:rsidRPr="00340C42">
        <w:rPr>
          <w:color w:val="auto"/>
        </w:rPr>
        <w:t>Films can be prepared by casting the solubilized rSSp onto PDMS surfaces (and other</w:t>
      </w:r>
      <w:r w:rsidR="00703B24" w:rsidRPr="00340C42">
        <w:rPr>
          <w:color w:val="auto"/>
        </w:rPr>
        <w:t xml:space="preserve"> amenable surfaces) and dried. </w:t>
      </w:r>
      <w:r w:rsidRPr="00340C42">
        <w:rPr>
          <w:color w:val="auto"/>
        </w:rPr>
        <w:t>The PDMS allows the film to be easily removed for</w:t>
      </w:r>
      <w:r w:rsidR="00703B24" w:rsidRPr="00340C42">
        <w:rPr>
          <w:color w:val="auto"/>
        </w:rPr>
        <w:t xml:space="preserve"> post treatments or analysis. </w:t>
      </w:r>
      <w:r w:rsidRPr="00340C42">
        <w:rPr>
          <w:color w:val="auto"/>
        </w:rPr>
        <w:t xml:space="preserve">Coatings and adhesives are generated using either spray or dip methods or combinations of spray and </w:t>
      </w:r>
      <w:r w:rsidR="00703B24" w:rsidRPr="00340C42">
        <w:rPr>
          <w:color w:val="auto"/>
        </w:rPr>
        <w:t xml:space="preserve">dip. </w:t>
      </w:r>
      <w:r w:rsidRPr="00340C42">
        <w:rPr>
          <w:color w:val="auto"/>
        </w:rPr>
        <w:t>Fibers require the most extensive processing by extruding into a coagulation bath and then serially stretching the raw fib</w:t>
      </w:r>
      <w:r w:rsidR="00811610" w:rsidRPr="00340C42">
        <w:rPr>
          <w:color w:val="auto"/>
        </w:rPr>
        <w:t xml:space="preserve">er in post-spin stretch baths. </w:t>
      </w:r>
      <w:r w:rsidRPr="00340C42">
        <w:rPr>
          <w:color w:val="auto"/>
        </w:rPr>
        <w:t xml:space="preserve">Fibers can be generated by extruding </w:t>
      </w:r>
      <w:r w:rsidR="00811610" w:rsidRPr="00340C42">
        <w:rPr>
          <w:color w:val="auto"/>
        </w:rPr>
        <w:t xml:space="preserve">into a coagulation bath alone. </w:t>
      </w:r>
      <w:r w:rsidRPr="00340C42">
        <w:rPr>
          <w:color w:val="auto"/>
        </w:rPr>
        <w:t>However, the best mechanical ability in the fibers requires stretching in post-spin stretch baths</w:t>
      </w:r>
      <w:r w:rsidRPr="00340C42">
        <w:rPr>
          <w:color w:val="auto"/>
        </w:rPr>
        <w:fldChar w:fldCharType="begin"/>
      </w:r>
      <w:r w:rsidRPr="00340C42">
        <w:rPr>
          <w:color w:val="auto"/>
        </w:rPr>
        <w:instrText xml:space="preserve"> ADDIN ZOTERO_ITEM CSL_CITATION {"citationID":"vA2klvua","properties":{"formattedCitation":"{\\rtf \\super 3,7\\uc0\\u8211{}9\\nosupersub{}}","plainCitation":"3,7–9"},"citationItems":[{"id":5246,"uris":["http://zotero.org/users/1235052/items/HGAXLPHF"],"uri":["http://zotero.org/users/1235052/items/HGAXLPHF"],"itemData":{"id":5246,"type":"article-journal","title":"More Than Just Fibers: An Aqueous Method for the Production of Innovative Recombinant Spider Silk Protein Materials","container-title":"Biomacromolecules","page":"1418-1425","volume":"16","issue":"4","source":"ACS Publications","abstract":"Spider silk is a striking and robust natural material that has an unrivaled combination of strength and elasticity. There are two major problems in creating materials from recombinant spider silk proteins (rSSps): expressing sufficient quantities of the large, highly repetitive proteins and solvating the naturally self-assembling proteins once produced. To address the second problem, we have developed a method to rapidly dissolve rSSps in water in lieu of traditional organic solvents and accomplish nearly 100% solvation and recovery of the protein. Our method involves generating pressure and temperature in a sealed vial by using short, repetitive bursts from a conventional microwave. The method is scalable and has been successful with all rSSps used to date. From these easily generated aqueous solutions of rSSps, a wide variety of materials have been produced. Production of fibers, films, hydrogels, lyogels, sponges, and adhesives and studies of their mechanical and structural properties are reported. To our knowledge, ours is the only method that is cost-effective and scalable for mass production. This solvation method allows a choice of the physical form of product to take advantage of spider silks’ mechanical properties without using costly and problematic organic solvents.","DOI":"10.1021/acs.biomac.5b00226","ISSN":"1525-7797","shortTitle":"More Than Just Fibers","journalAbbreviation":"Biomacromolecules","author":[{"family":"Jones","given":"Justin A."},{"family":"Harris","given":"Thomas I."},{"family":"Tucker","given":"Chauncey L."},{"family":"Berg","given":"Kyle R."},{"family":"Christy","given":"Stacia Y."},{"family":"Day","given":"Breton A."},{"family":"Gaztambide","given":"Danielle A."},{"family":"Needham","given":"Nate J. C."},{"family":"Ruben","given":"Ashley L."},{"family":"Oliveira","given":"Paula F."},{"family":"Decker","given":"Richard E."},{"family":"Lewis","given":"Randolph V."}],"issued":{"date-parts":[["2015",4,13]]}}},{"id":877,"uris":["http://zotero.org/groups/130163/items/7AXSICTC"],"uri":["http://zotero.org/groups/130163/items/7AXSICTC"],"itemData":{"id":877,"type":"article-journal","title":"Development of a Process for the Spinning of Synthetic Spider Silk","container-title":"ACS Biomaterials Science &amp; Engineering","source":"ACS Publications","abstract":"Spider silks have unique mechanical properties but current efforts to duplicate those properties with recombinant proteins have been unsuccessful. This study was designed to develop a single process to spin fibers with excellent and consistent mechanical properties. As-spun fibers produced were brittle, but by stretching the fibers the mechanical properties were greatly improved. A water-dip or water-stretch further increased the strength and elongation of the synthetic spider silk fibers. Given the promising results of the water stretch, a mechanical double-stretch system was developed. Both a methanol/water mixture and an isopropanol/water mixture were independently used to stretch the fibers with this system. It was found that the methanol mixture produced fibers with high tensile strength while the isopropanol mixture produced fibers with high elongation.","URL":"http://dx.doi.org/10.1021/acsbiomaterials.5b00092","DOI":"10.1021/acsbiomaterials.5b00092","author":[{"family":"Copeland","given":"Cameron G."},{"family":"Bell","given":"Brianne E."},{"family":"Christensen","given":"Chad D."},{"family":"Lewis","given":"Randolph V."}],"issued":{"date-parts":[["2015",6,5]]},"accessed":{"date-parts":[["2015",6,29]]}}},{"id":1154,"uris":["http://zotero.org/users/1235052/items/W47IX2AP"],"uri":["http://zotero.org/users/1235052/items/W47IX2AP"],"itemData":{"id":1154,"type":"article-journal","title":"Aqueous Processing and Fiber Spinning of Recombinant Spider Silks","container-title":"Macromolecules","page":"1262-1266","volume":"35","issue":"4","source":"ACS Publications","abstract":"Spiders have captured the interest of scientists for many years because spider silks are among the toughest materials, having properties that surpass some man-made synthetic materials. Spinning recombinant silk to duplicate those properties has proved to be extremely difficult. This is the first known report of spinning recombinant silk fibers in an aqueous environment. The method seeks to keep the protein soluble throughout the process, not unlike the way the spider stores and spins silk. Recombinant silk proteins were produced by bacterial fermentation in which the cell pellets were lyophilized and lysed with organic acid. Silk protein was purified from the lysate by chromatography and processed in dilute denaturing buffer into a fiber spinning solution. Circular dichroism measurements of the silk solutions revealed an increase in ?-sheet content as a function of time. Time-dependent self-association of silk protein was monitored in solution by dynamic light scattering. Furthermore, the observed increase in ?-sheet content and self-association appear to be required for fiber formation. Recombinant silk fibers were 10?60 ?m in diameter, water insoluble, and birefringent, indicating molecular orientation within the fiber.","DOI":"10.1021/ma011471o","ISSN":"0024-9297","journalAbbreviation":"Macromolecules","author":[{"family":"Arcidiacono","given":"Steven"},{"family":"Mello","given":"Charlene M."},{"family":"Butler","given":"Michelle"},{"family":"Welsh","given":"Elizabeth"},{"family":"Soares","given":"Jason W."},{"family":"Allen","given":"Alfred"},{"family":"Ziegler","given":"David"},{"family":"Laue","given":"Thomas"},{"family":"Chase","given":"Susan"}],"issued":{"date-parts":[["2002",2,1]]}}},{"id":1104,"uris":["http://zotero.org/users/1235052/items/AMUAWHS3"],"uri":["http://zotero.org/users/1235052/items/AMUAWHS3"],"itemData":{"id":1104,"type":"article-journal","title":"Mechanisms of Major Ampullate Silk Fiber Formation by Orb-Web-Spinning Spiders","container-title":"Transactions of the American Microscopical Society","page":"170-189","volume":"96","issue":"2","source":"JSTOR","abstract":"The lumina of major ampullate ducts of orb-web-spinning spiders, sacrificed when on draglines, are filled with nonbirefringent, \"undrawn,\" liquid material. Because the continuum of this material is a solid, strong, axially oriented, silk fiber, the transformation is presumed to occur at the spigot. The liquid from the ampulla converts to a birefringent solid when sheared. The more viscous nonbirefringent material between value and spigot is capable of being stretched into a fiber-like solid, possessing a helical birefringent structure. The locus of formation of a fiber-like structure may shift proximally. When this occurs, the material proximal to it is always birefringent, this last developing in the region of cuticular pits of somewhat proximal to that section. At high velocities of forcible silking, the fiber-forming system fails. Internal fracture may take place or a weak solid, having a lower birefringence and greater cross-section than normal silk fiber, may be pulled out of the distended tip of the spigot.","DOI":"10.2307/3226094","ISSN":"0003-0023","note":"ArticleType: research-article / Full publication date: Apr., 1977 / Copyright © 1977 American Microscopical Society","journalAbbreviation":"Transactions of the American Microscopical Society","author":[{"family":"Work","given":"Robert W."}],"issued":{"date-parts":[["1977",4,1]]}}}],"schema":"https://github.com/citation-style-language/schema/raw/master/csl-citation.json"} </w:instrText>
      </w:r>
      <w:r w:rsidRPr="00340C42">
        <w:rPr>
          <w:color w:val="auto"/>
        </w:rPr>
        <w:fldChar w:fldCharType="separate"/>
      </w:r>
      <w:r w:rsidRPr="00340C42">
        <w:rPr>
          <w:rFonts w:cs="Times New Roman"/>
          <w:color w:val="auto"/>
          <w:vertAlign w:val="superscript"/>
        </w:rPr>
        <w:t>3,7–9</w:t>
      </w:r>
      <w:r w:rsidRPr="00340C42">
        <w:rPr>
          <w:color w:val="auto"/>
        </w:rPr>
        <w:fldChar w:fldCharType="end"/>
      </w:r>
      <w:r w:rsidRPr="00340C42">
        <w:rPr>
          <w:color w:val="auto"/>
        </w:rPr>
        <w:t xml:space="preserve">. </w:t>
      </w:r>
    </w:p>
    <w:p w14:paraId="17B05D00" w14:textId="77777777" w:rsidR="008B52EF" w:rsidRPr="00340C42" w:rsidRDefault="008B52EF" w:rsidP="000D73BB">
      <w:pPr>
        <w:rPr>
          <w:rFonts w:asciiTheme="minorHAnsi" w:hAnsiTheme="minorHAnsi" w:cstheme="minorHAnsi"/>
          <w:b/>
          <w:color w:val="auto"/>
        </w:rPr>
      </w:pPr>
    </w:p>
    <w:p w14:paraId="3C9083F6" w14:textId="08240AEC" w:rsidR="00B32616" w:rsidRPr="00340C42" w:rsidRDefault="00B32616" w:rsidP="000D73BB">
      <w:pPr>
        <w:rPr>
          <w:rFonts w:asciiTheme="minorHAnsi" w:hAnsiTheme="minorHAnsi" w:cstheme="minorHAnsi"/>
          <w:bCs/>
          <w:color w:val="auto"/>
        </w:rPr>
      </w:pPr>
      <w:r w:rsidRPr="00340C42">
        <w:rPr>
          <w:rFonts w:asciiTheme="minorHAnsi" w:hAnsiTheme="minorHAnsi" w:cstheme="minorHAnsi"/>
          <w:b/>
          <w:color w:val="auto"/>
        </w:rPr>
        <w:t xml:space="preserve">FIGURE </w:t>
      </w:r>
      <w:r w:rsidR="0013621E" w:rsidRPr="00340C42">
        <w:rPr>
          <w:rFonts w:asciiTheme="minorHAnsi" w:hAnsiTheme="minorHAnsi" w:cstheme="minorHAnsi"/>
          <w:b/>
          <w:color w:val="auto"/>
        </w:rPr>
        <w:t xml:space="preserve">AND TABLE </w:t>
      </w:r>
      <w:r w:rsidRPr="00340C42">
        <w:rPr>
          <w:rFonts w:asciiTheme="minorHAnsi" w:hAnsiTheme="minorHAnsi" w:cstheme="minorHAnsi"/>
          <w:b/>
          <w:color w:val="auto"/>
        </w:rPr>
        <w:t>LEGENDS:</w:t>
      </w:r>
    </w:p>
    <w:p w14:paraId="75182EC3" w14:textId="6BAA31AB" w:rsidR="00B32616" w:rsidRPr="00340C42" w:rsidRDefault="00D21E2F" w:rsidP="00E51445">
      <w:pPr>
        <w:pStyle w:val="Caption"/>
        <w:spacing w:after="0"/>
        <w:rPr>
          <w:rFonts w:asciiTheme="minorHAnsi" w:hAnsiTheme="minorHAnsi" w:cstheme="minorHAnsi"/>
          <w:i w:val="0"/>
          <w:color w:val="auto"/>
          <w:sz w:val="24"/>
          <w:szCs w:val="24"/>
        </w:rPr>
      </w:pPr>
      <w:r w:rsidRPr="00340C42">
        <w:rPr>
          <w:b/>
          <w:i w:val="0"/>
          <w:color w:val="auto"/>
          <w:sz w:val="24"/>
          <w:szCs w:val="24"/>
        </w:rPr>
        <w:t xml:space="preserve">Figure </w:t>
      </w:r>
      <w:r w:rsidRPr="00340C42">
        <w:rPr>
          <w:b/>
          <w:i w:val="0"/>
          <w:color w:val="auto"/>
          <w:sz w:val="24"/>
          <w:szCs w:val="24"/>
        </w:rPr>
        <w:fldChar w:fldCharType="begin"/>
      </w:r>
      <w:r w:rsidRPr="00340C42">
        <w:rPr>
          <w:b/>
          <w:i w:val="0"/>
          <w:color w:val="auto"/>
          <w:sz w:val="24"/>
          <w:szCs w:val="24"/>
        </w:rPr>
        <w:instrText xml:space="preserve"> SEQ Figure \* ARABIC </w:instrText>
      </w:r>
      <w:r w:rsidRPr="00340C42">
        <w:rPr>
          <w:b/>
          <w:i w:val="0"/>
          <w:color w:val="auto"/>
          <w:sz w:val="24"/>
          <w:szCs w:val="24"/>
        </w:rPr>
        <w:fldChar w:fldCharType="separate"/>
      </w:r>
      <w:r w:rsidR="00212255" w:rsidRPr="00340C42">
        <w:rPr>
          <w:b/>
          <w:i w:val="0"/>
          <w:noProof/>
          <w:color w:val="auto"/>
          <w:sz w:val="24"/>
          <w:szCs w:val="24"/>
        </w:rPr>
        <w:t>1</w:t>
      </w:r>
      <w:r w:rsidRPr="00340C42">
        <w:rPr>
          <w:b/>
          <w:i w:val="0"/>
          <w:color w:val="auto"/>
          <w:sz w:val="24"/>
          <w:szCs w:val="24"/>
        </w:rPr>
        <w:fldChar w:fldCharType="end"/>
      </w:r>
      <w:r w:rsidRPr="00340C42">
        <w:rPr>
          <w:b/>
          <w:i w:val="0"/>
          <w:color w:val="auto"/>
          <w:sz w:val="24"/>
          <w:szCs w:val="24"/>
        </w:rPr>
        <w:t xml:space="preserve">: </w:t>
      </w:r>
      <w:r w:rsidR="00397BDA" w:rsidRPr="00340C42">
        <w:rPr>
          <w:b/>
          <w:i w:val="0"/>
          <w:color w:val="auto"/>
          <w:sz w:val="24"/>
          <w:szCs w:val="24"/>
        </w:rPr>
        <w:t>Aqueous solvation and rSSp materials</w:t>
      </w:r>
      <w:r w:rsidR="00397BDA" w:rsidRPr="00340C42">
        <w:rPr>
          <w:i w:val="0"/>
          <w:color w:val="auto"/>
          <w:sz w:val="24"/>
          <w:szCs w:val="24"/>
        </w:rPr>
        <w:t xml:space="preserve">. </w:t>
      </w:r>
      <w:r w:rsidRPr="00340C42">
        <w:rPr>
          <w:i w:val="0"/>
          <w:color w:val="auto"/>
          <w:sz w:val="24"/>
          <w:szCs w:val="24"/>
        </w:rPr>
        <w:t>Representative pictures of the materials that have been formulated using this solubilization method of heat and pressure with rSS</w:t>
      </w:r>
      <w:r w:rsidR="00811610" w:rsidRPr="00340C42">
        <w:rPr>
          <w:i w:val="0"/>
          <w:color w:val="auto"/>
          <w:sz w:val="24"/>
          <w:szCs w:val="24"/>
        </w:rPr>
        <w:t>p</w:t>
      </w:r>
      <w:r w:rsidRPr="00340C42">
        <w:rPr>
          <w:i w:val="0"/>
          <w:color w:val="auto"/>
          <w:sz w:val="24"/>
          <w:szCs w:val="24"/>
        </w:rPr>
        <w:t xml:space="preserve"> solvated in water.</w:t>
      </w:r>
    </w:p>
    <w:p w14:paraId="04D19946" w14:textId="77777777" w:rsidR="00E51445" w:rsidRPr="00340C42" w:rsidRDefault="00E51445" w:rsidP="000D73BB">
      <w:pPr>
        <w:rPr>
          <w:rFonts w:asciiTheme="minorHAnsi" w:hAnsiTheme="minorHAnsi" w:cstheme="minorHAnsi"/>
          <w:b/>
          <w:color w:val="auto"/>
        </w:rPr>
      </w:pPr>
    </w:p>
    <w:p w14:paraId="64B8CF78" w14:textId="1104EBAA" w:rsidR="006305D7" w:rsidRPr="00340C42" w:rsidRDefault="006305D7" w:rsidP="000D73BB">
      <w:pPr>
        <w:rPr>
          <w:rFonts w:asciiTheme="minorHAnsi" w:hAnsiTheme="minorHAnsi" w:cstheme="minorHAnsi"/>
          <w:b/>
          <w:color w:val="auto"/>
        </w:rPr>
      </w:pPr>
      <w:r w:rsidRPr="00340C42">
        <w:rPr>
          <w:rFonts w:asciiTheme="minorHAnsi" w:hAnsiTheme="minorHAnsi" w:cstheme="minorHAnsi"/>
          <w:b/>
          <w:color w:val="auto"/>
        </w:rPr>
        <w:t>DISCUSSION</w:t>
      </w:r>
      <w:r w:rsidRPr="00340C42">
        <w:rPr>
          <w:rFonts w:asciiTheme="minorHAnsi" w:hAnsiTheme="minorHAnsi" w:cstheme="minorHAnsi"/>
          <w:b/>
          <w:bCs/>
          <w:color w:val="auto"/>
        </w:rPr>
        <w:t>:</w:t>
      </w:r>
    </w:p>
    <w:p w14:paraId="52B6B0CD" w14:textId="78F3846B" w:rsidR="00D21E2F" w:rsidRPr="00340C42" w:rsidRDefault="00F901FF" w:rsidP="000D73BB">
      <w:pPr>
        <w:rPr>
          <w:color w:val="auto"/>
        </w:rPr>
      </w:pPr>
      <w:r w:rsidRPr="00340C42">
        <w:rPr>
          <w:color w:val="auto"/>
        </w:rPr>
        <w:t>After recombinant spider silk proteins are purified they have to then be prepared in a solution that can be used for material formation.</w:t>
      </w:r>
      <w:r w:rsidR="00A82214" w:rsidRPr="00340C42">
        <w:rPr>
          <w:color w:val="auto"/>
        </w:rPr>
        <w:t xml:space="preserve"> By </w:t>
      </w:r>
      <w:r w:rsidR="00E946B8" w:rsidRPr="00340C42">
        <w:rPr>
          <w:color w:val="auto"/>
        </w:rPr>
        <w:t>mixing</w:t>
      </w:r>
      <w:r w:rsidR="00A82214" w:rsidRPr="00340C42">
        <w:rPr>
          <w:color w:val="auto"/>
        </w:rPr>
        <w:t xml:space="preserve"> </w:t>
      </w:r>
      <w:r w:rsidR="00E946B8" w:rsidRPr="00340C42">
        <w:rPr>
          <w:color w:val="auto"/>
        </w:rPr>
        <w:t xml:space="preserve">lyophilized spider silk protein with water and exposing this mixture to microwave irradiation, to generate heat and pressure, it possible to prepare a rSSp solution. </w:t>
      </w:r>
      <w:r w:rsidR="00D21E2F" w:rsidRPr="00340C42">
        <w:rPr>
          <w:color w:val="auto"/>
        </w:rPr>
        <w:t>A wide variety of material forms can be produced from this simple and efficient method of rSSp solubilization.</w:t>
      </w:r>
      <w:r w:rsidR="00671EA4" w:rsidRPr="00340C42">
        <w:rPr>
          <w:color w:val="auto"/>
        </w:rPr>
        <w:t xml:space="preserve"> Each material has to be uniquely prepared and processed to achieve the desired outcome and properties. With minor alteration</w:t>
      </w:r>
      <w:r w:rsidR="00C37A55" w:rsidRPr="00340C42">
        <w:rPr>
          <w:color w:val="auto"/>
        </w:rPr>
        <w:t>s</w:t>
      </w:r>
      <w:r w:rsidR="00671EA4" w:rsidRPr="00340C42">
        <w:rPr>
          <w:color w:val="auto"/>
        </w:rPr>
        <w:t xml:space="preserve"> to the initial formulations, formation conditions, and/or processing parameters</w:t>
      </w:r>
      <w:r w:rsidR="00C37A55" w:rsidRPr="00340C42">
        <w:rPr>
          <w:color w:val="auto"/>
        </w:rPr>
        <w:t>,</w:t>
      </w:r>
      <w:r w:rsidR="00671EA4" w:rsidRPr="00340C42">
        <w:rPr>
          <w:color w:val="auto"/>
        </w:rPr>
        <w:t xml:space="preserve"> each material can be easily adjusted using this method. </w:t>
      </w:r>
      <w:r w:rsidR="00D21E2F" w:rsidRPr="00340C42">
        <w:rPr>
          <w:color w:val="auto"/>
        </w:rPr>
        <w:t xml:space="preserve">There are more forms than are presented here and </w:t>
      </w:r>
      <w:r w:rsidR="00611161" w:rsidRPr="00340C42">
        <w:rPr>
          <w:color w:val="auto"/>
        </w:rPr>
        <w:t>through further investigations by</w:t>
      </w:r>
      <w:r w:rsidR="00D21E2F" w:rsidRPr="00340C42">
        <w:rPr>
          <w:color w:val="auto"/>
        </w:rPr>
        <w:t xml:space="preserve"> others in the field</w:t>
      </w:r>
      <w:r w:rsidR="00611161" w:rsidRPr="00340C42">
        <w:rPr>
          <w:color w:val="auto"/>
        </w:rPr>
        <w:t>, these materials</w:t>
      </w:r>
      <w:r w:rsidR="00D21E2F" w:rsidRPr="00340C42">
        <w:rPr>
          <w:color w:val="auto"/>
        </w:rPr>
        <w:t xml:space="preserve"> will </w:t>
      </w:r>
      <w:r w:rsidR="00611161" w:rsidRPr="00340C42">
        <w:rPr>
          <w:color w:val="auto"/>
        </w:rPr>
        <w:t xml:space="preserve">continue to evolve to </w:t>
      </w:r>
      <w:r w:rsidR="00D21E2F" w:rsidRPr="00340C42">
        <w:rPr>
          <w:color w:val="auto"/>
        </w:rPr>
        <w:t>explore new material forms using this technique.</w:t>
      </w:r>
    </w:p>
    <w:p w14:paraId="2DC51890" w14:textId="77777777" w:rsidR="006C1D5A" w:rsidRPr="00340C42" w:rsidRDefault="006C1D5A" w:rsidP="000D73BB">
      <w:pPr>
        <w:rPr>
          <w:color w:val="auto"/>
        </w:rPr>
      </w:pPr>
    </w:p>
    <w:p w14:paraId="45A99917" w14:textId="1EB0C30B" w:rsidR="00D21E2F" w:rsidRPr="00340C42" w:rsidRDefault="00D21E2F" w:rsidP="000D73BB">
      <w:pPr>
        <w:rPr>
          <w:color w:val="auto"/>
        </w:rPr>
      </w:pPr>
      <w:r w:rsidRPr="00340C42">
        <w:rPr>
          <w:color w:val="auto"/>
        </w:rPr>
        <w:t>Provided that the solution is comprised of primarily water and protein (additives can be utilized to delay gelation and improve stability of the solutions) the possibility for functionalization with biologically active components is greatly improved in comparison to HFIP based rSSp solutions. A variety of components, but not exhaustive samplings have been included in the dopes and thus material forms including: antibiotics, antimycotics, heparin, silver nanoparticles,</w:t>
      </w:r>
      <w:r w:rsidR="00B212C9" w:rsidRPr="00340C42">
        <w:rPr>
          <w:color w:val="auto"/>
        </w:rPr>
        <w:t xml:space="preserve"> and</w:t>
      </w:r>
      <w:r w:rsidRPr="00340C42">
        <w:rPr>
          <w:color w:val="auto"/>
        </w:rPr>
        <w:t xml:space="preserve"> integrins for cell adhesion.</w:t>
      </w:r>
      <w:r w:rsidR="00671EA4" w:rsidRPr="00340C42">
        <w:rPr>
          <w:color w:val="auto"/>
        </w:rPr>
        <w:t xml:space="preserve"> </w:t>
      </w:r>
      <w:r w:rsidR="006F1DE9" w:rsidRPr="00340C42">
        <w:rPr>
          <w:color w:val="auto"/>
        </w:rPr>
        <w:t>In addition to additives</w:t>
      </w:r>
      <w:r w:rsidR="00671EA4" w:rsidRPr="00340C42">
        <w:rPr>
          <w:color w:val="auto"/>
        </w:rPr>
        <w:t xml:space="preserve">, </w:t>
      </w:r>
      <w:r w:rsidR="006F1DE9" w:rsidRPr="00340C42">
        <w:rPr>
          <w:color w:val="auto"/>
        </w:rPr>
        <w:t>multiple</w:t>
      </w:r>
      <w:r w:rsidR="00671EA4" w:rsidRPr="00340C42">
        <w:rPr>
          <w:color w:val="auto"/>
        </w:rPr>
        <w:t xml:space="preserve"> recombinant spider silk proteins of various sizes, sequences, natures, and sources have been successfully solvated with this method and used in the formation of materials described in this protocol.</w:t>
      </w:r>
    </w:p>
    <w:p w14:paraId="0DFA3EB5" w14:textId="77777777" w:rsidR="00D63551" w:rsidRPr="00340C42" w:rsidRDefault="00D63551" w:rsidP="000D73BB">
      <w:pPr>
        <w:rPr>
          <w:color w:val="auto"/>
        </w:rPr>
      </w:pPr>
    </w:p>
    <w:p w14:paraId="1662E16C" w14:textId="77777777" w:rsidR="00D21E2F" w:rsidRPr="00340C42" w:rsidRDefault="00D21E2F" w:rsidP="000D73BB">
      <w:pPr>
        <w:rPr>
          <w:color w:val="auto"/>
        </w:rPr>
      </w:pPr>
      <w:r w:rsidRPr="00340C42">
        <w:rPr>
          <w:color w:val="auto"/>
        </w:rPr>
        <w:t xml:space="preserve">Further expanding the usefulness of this method of solubilization for not just rSSp but all proteins solvated in this method, is that the solutions are sterile provided the temperature and pressures inside the vial or chamber are sufficiently high. These solutions can be and have been taken directly to cell culture without contaminating the cultures. </w:t>
      </w:r>
    </w:p>
    <w:p w14:paraId="5A046146" w14:textId="77777777" w:rsidR="00F736F5" w:rsidRPr="00340C42" w:rsidRDefault="00F736F5" w:rsidP="000D73BB">
      <w:pPr>
        <w:rPr>
          <w:color w:val="auto"/>
        </w:rPr>
      </w:pPr>
    </w:p>
    <w:p w14:paraId="6A6EAC72" w14:textId="3C923213" w:rsidR="00D21E2F" w:rsidRPr="00340C42" w:rsidRDefault="00D21E2F" w:rsidP="000D73BB">
      <w:pPr>
        <w:rPr>
          <w:color w:val="auto"/>
        </w:rPr>
      </w:pPr>
      <w:r w:rsidRPr="00340C42">
        <w:rPr>
          <w:color w:val="auto"/>
        </w:rPr>
        <w:t xml:space="preserve">If these materials are to be taken directly into </w:t>
      </w:r>
      <w:r w:rsidRPr="00340C42">
        <w:rPr>
          <w:iCs/>
          <w:color w:val="auto"/>
        </w:rPr>
        <w:t>in vivo</w:t>
      </w:r>
      <w:r w:rsidRPr="00340C42">
        <w:rPr>
          <w:i/>
          <w:iCs/>
          <w:color w:val="auto"/>
        </w:rPr>
        <w:t xml:space="preserve"> </w:t>
      </w:r>
      <w:r w:rsidRPr="00340C42">
        <w:rPr>
          <w:color w:val="auto"/>
        </w:rPr>
        <w:t xml:space="preserve">systems, endotoxin levels must be addressed. </w:t>
      </w:r>
      <w:r w:rsidR="00611161" w:rsidRPr="00340C42">
        <w:rPr>
          <w:color w:val="auto"/>
        </w:rPr>
        <w:t>A</w:t>
      </w:r>
      <w:r w:rsidRPr="00340C42">
        <w:rPr>
          <w:color w:val="auto"/>
        </w:rPr>
        <w:t xml:space="preserve"> triple autoclave method that destroys endotoxins so that their levels are at, or below, the recommended 0.25 EU/mL</w:t>
      </w:r>
      <w:r w:rsidR="00611161" w:rsidRPr="00340C42">
        <w:rPr>
          <w:color w:val="auto"/>
        </w:rPr>
        <w:t xml:space="preserve"> has recently been reported</w:t>
      </w:r>
      <w:r w:rsidR="000966AA" w:rsidRPr="00340C42">
        <w:rPr>
          <w:color w:val="auto"/>
          <w:vertAlign w:val="superscript"/>
        </w:rPr>
        <w:t>10</w:t>
      </w:r>
      <w:r w:rsidRPr="00340C42">
        <w:rPr>
          <w:color w:val="auto"/>
        </w:rPr>
        <w:t>. While the autoclave is useful for destroying the endotoxin, its pressures and temperatures usually fail to reach the critical temperature or pressure required to completely solvate all of the rSSp samples attempted to date</w:t>
      </w:r>
      <w:r w:rsidRPr="00340C42">
        <w:rPr>
          <w:color w:val="auto"/>
        </w:rPr>
        <w:fldChar w:fldCharType="begin"/>
      </w:r>
      <w:r w:rsidRPr="00340C42">
        <w:rPr>
          <w:color w:val="auto"/>
        </w:rPr>
        <w:instrText xml:space="preserve"> ADDIN ZOTERO_ITEM CSL_CITATION {"citationID":"a24j3s14u2a","properties":{"formattedCitation":"{\\rtf \\super 6\\nosupersub{}}","plainCitation":"6"},"citationItems":[{"id":4376,"uris":["http://zotero.org/groups/130163/items/594XBR6C"],"uri":["http://zotero.org/groups/130163/items/594XBR6C"],"itemData":{"id":4376,"type":"article-journal","title":"Importance of Heat and Pressure for Solubilization of Recombinant Spider Silk Proteins in Aqueous Solution","container-title":"International Journal of Molecular Sciences","page":"1955","volume":"17","issue":"11","source":"www.mdpi.com","abstract":"The production of recombinant spider silk proteins continues to be a key area of interest for a number of research groups. Several key obstacles exist in their production as well as in their formulation into useable products. The original reported method to solubilize recombinant spider silk proteins (rSSp) in an aqueous solution involved using microwaves to quickly generate heat and pressure inside of a sealed vial containing rSSp and water. Fibers produced from this system are remarkable in their mechanical ability and demonstrate the ability to be stretched and recover 100 times. The microwave method dissolves the rSSPs with dissolution time increasing with higher molecular weight constructs, increasing concentration of rSSPs, protein type, and salt concentration. It has proven successful in solvating a number of different rSSPs including native-like sequences (MaSp1, MaSp2, piriform, and aggregate) as well as chimeric sequences (FlAS) in varied concentrations that have been spun into fibers and formed into films, foams, sponges, gels, coatings, macro and micro spheres and adhesives. The system is effective but inherently unpredictable and difficult to control. Provided that the materials that can be generated from this method of dissolution are impressive, an alternative means of applying heat and pressure that is controllable and predictable has been developed. Results indicate that there are combinations of heat and pressure (135 °C and 140 psi) that result in maximal dissolution without degrading the recombinant MaSp2 protein tested, and that heat and pressure are the key elements to the method of dissolution.","DOI":"10.3390/ijms17111955","language":"en","author":[{"family":"Jones","given":"Justin A."},{"family":"Harris","given":"Thomas I."},{"family":"Oliveira","given":"Paula F."},{"family":"Bell","given":"Brianne E."},{"family":"Alhabib","given":"Abdulrahman"},{"family":"Lewis","given":"Randolph V."}],"issued":{"date-parts":[["2016",11,23]]}}}],"schema":"https://github.com/citation-style-language/schema/raw/master/csl-citation.json"} </w:instrText>
      </w:r>
      <w:r w:rsidRPr="00340C42">
        <w:rPr>
          <w:color w:val="auto"/>
        </w:rPr>
        <w:fldChar w:fldCharType="separate"/>
      </w:r>
      <w:r w:rsidRPr="00340C42">
        <w:rPr>
          <w:rFonts w:cs="Times New Roman"/>
          <w:color w:val="auto"/>
          <w:vertAlign w:val="superscript"/>
        </w:rPr>
        <w:t>6</w:t>
      </w:r>
      <w:r w:rsidRPr="00340C42">
        <w:rPr>
          <w:color w:val="auto"/>
        </w:rPr>
        <w:fldChar w:fldCharType="end"/>
      </w:r>
      <w:r w:rsidRPr="00340C42">
        <w:rPr>
          <w:color w:val="auto"/>
        </w:rPr>
        <w:t xml:space="preserve">. This necessitates microwaving or a temperature/pressure reactor necessary to complete the solvation. </w:t>
      </w:r>
    </w:p>
    <w:p w14:paraId="5ADD90B6" w14:textId="77777777" w:rsidR="00EA53CE" w:rsidRPr="00340C42" w:rsidRDefault="00EA53CE" w:rsidP="000D73BB">
      <w:pPr>
        <w:rPr>
          <w:color w:val="auto"/>
        </w:rPr>
      </w:pPr>
    </w:p>
    <w:p w14:paraId="32DA84CE" w14:textId="77777777" w:rsidR="00D21E2F" w:rsidRPr="00340C42" w:rsidRDefault="00D21E2F" w:rsidP="000D73BB">
      <w:pPr>
        <w:rPr>
          <w:color w:val="auto"/>
        </w:rPr>
      </w:pPr>
      <w:r w:rsidRPr="00340C42">
        <w:rPr>
          <w:color w:val="auto"/>
        </w:rPr>
        <w:t>Uniquely, removal of endotoxin and solvation of the material using heat and pressure does not degrade the protein or the mechanical ability of the resultant material form</w:t>
      </w:r>
      <w:r w:rsidRPr="00340C42">
        <w:rPr>
          <w:color w:val="auto"/>
        </w:rPr>
        <w:fldChar w:fldCharType="begin"/>
      </w:r>
      <w:r w:rsidRPr="00340C42">
        <w:rPr>
          <w:color w:val="auto"/>
        </w:rPr>
        <w:instrText xml:space="preserve"> ADDIN ZOTERO_ITEM CSL_CITATION {"citationID":"a2ovg4j2cvc","properties":{"formattedCitation":"{\\rtf \\super 4\\uc0\\u8211{}7\\nosupersub{}}","plainCitation":"4–7"},"citationItems":[{"id":4376,"uris":["http://zotero.org/groups/130163/items/594XBR6C"],"uri":["http://zotero.org/groups/130163/items/594XBR6C"],"itemData":{"id":4376,"type":"article-journal","title":"Importance of Heat and Pressure for Solubilization of Recombinant Spider Silk Proteins in Aqueous Solution","container-title":"International Journal of Molecular Sciences","page":"1955","volume":"17","issue":"11","source":"www.mdpi.com","abstract":"The production of recombinant spider silk proteins continues to be a key area of interest for a number of research groups. Several key obstacles exist in their production as well as in their formulation into useable products. The original reported method to solubilize recombinant spider silk proteins (rSSp) in an aqueous solution involved using microwaves to quickly generate heat and pressure inside of a sealed vial containing rSSp and water. Fibers produced from this system are remarkable in their mechanical ability and demonstrate the ability to be stretched and recover 100 times. The microwave method dissolves the rSSPs with dissolution time increasing with higher molecular weight constructs, increasing concentration of rSSPs, protein type, and salt concentration. It has proven successful in solvating a number of different rSSPs including native-like sequences (MaSp1, MaSp2, piriform, and aggregate) as well as chimeric sequences (FlAS) in varied concentrations that have been spun into fibers and formed into films, foams, sponges, gels, coatings, macro and micro spheres and adhesives. The system is effective but inherently unpredictable and difficult to control. Provided that the materials that can be generated from this method of dissolution are impressive, an alternative means of applying heat and pressure that is controllable and predictable has been developed. Results indicate that there are combinations of heat and pressure (135 °C and 140 psi) that result in maximal dissolution without degrading the recombinant MaSp2 protein tested, and that heat and pressure are the key elements to the method of dissolution.","DOI":"10.3390/ijms17111955","language":"en","author":[{"family":"Jones","given":"Justin A."},{"family":"Harris","given":"Thomas I."},{"family":"Oliveira","given":"Paula F."},{"family":"Bell","given":"Brianne E."},{"family":"Alhabib","given":"Abdulrahman"},{"family":"Lewis","given":"Randolph V."}],"issued":{"date-parts":[["2016",11,23]]}}},{"id":6629,"uris":["http://zotero.org/groups/130163/items/FB9URIIZ"],"uri":["http://zotero.org/groups/130163/items/FB9URIIZ"],"itemData":{"id":6629,"type":"article-journal","title":"Method for the Destruction of Endotoxin in Synthetic Spider Silk Proteins","container-title":"Scientific Reports","page":"12166","volume":"8","issue":"1","source":"www.nature.com","abstract":"Although synthetic spider silk has impressive potential as a biomaterial, endotoxin contamination of the spider silk proteins is a concern, regardless of the production method. The purpose of this research was to establish a standardized method to either remove or destroy the endotoxins present in synthetic spider silk proteins, such that the endotoxin level was consistently equal to or less than 0.25 EU/mL, the FDA limit for similar implant materials. Although dry heat is generally the preferred method for endotoxin destruction, heating the silk proteins to the necessary temperatures led to compromised mechanical properties in the resultant materials. In light of this, other endotoxin destruction methods were investigated, including caustic rinses and autoclaving. It was found that autoclaving synthetic spider silk protein dopes three times in a row consistently decreased the endotoxin level 10–20 fold, achieving levels at or below the desired level of 0.25 EU/mL. Products made from triple autoclaved silk dopes maintained mechanical properties comparable to products from untreated dopes while still maintaining low endotoxin levels. Triple autoclaving is an effective and scalable method for preparing synthetic spider silk proteins with endotoxin levels sufficiently low for use as biomaterials without compromising the mechanical properties of the materials.","DOI":"10.1038/s41598-018-29719-6","ISSN":"2045-2322","language":"en","author":[{"family":"Decker","given":"Richard E."},{"family":"Harris","given":"Thomas I."},{"family":"Memmott","given":"Dylan R."},{"family":"Peterson","given":"Christopher J."},{"family":"Lewis","given":"Randolph V."},{"family":"Jones","given":"Justin A."}],"issued":{"date-parts":[["2018",8,15]]}}},{"id":4349,"uris":["http://zotero.org/users/1235052/items/XMD2CMRV"],"uri":["http://zotero.org/users/1235052/items/XMD2CMRV"],"itemData":{"id":4349,"type":"article-journal","title":"A Sticky Situation: An Investigation of Robust Aqueous-Based Recombinant Spider Silk Protein Coatings and Adhesives","container-title":"Biomacromolecules","source":"ACS Publications","abstract":"The mechanical properties and biocompatibility of spider silks have made them one of the most sought after and studied natural biomaterials. A biomimetic process has been developed that uses water to solvate purified recombinant spider silk proteins (rSSps) prior to material formation. The absence of harsh organic solvents increases cost effectiveness, safety, and decreases the environmental impact of these materials. This development allows for the investigation of aqueous-based rSSps as coatings and adhesives and their potential applications. In these studies it was determined that fiber-based rSSps in non-fiber formations have the capability to coat and adhere numerous substrates, whether rough, smooth, hydrophobic, or hydrophilic. Further, these materials can be functionalized for a variety of processes. Drug-eluting coatings have been made with the capacity to release a variety of compounds in addition to their inherent ability to prevent blood clotting and biofouling. Additionally, spider silk protein adhesives are strong enough to outperform some conventional glues and still display favorable tissue implantation properties. The physical properties, corresponding capabilities, and potential applications of these non-fibrous materials were characterized in this study. Mechanical properties, ease of manufacturing, biodegradability, biocompatibility, and functionality are the hallmarks of these revolutionary spider silk protein materials.","URL":"http://dx.doi.org/10.1021/acs.biomac.6b01267","DOI":"10.1021/acs.biomac.6b01267","ISSN":"1525-7797","shortTitle":"A Sticky Situation","journalAbbreviation":"Biomacromolecules","author":[{"family":"Harris","given":"Thomas I."},{"family":"Gaztambide","given":"Danielle A."},{"family":"Day","given":"Breton A."},{"family":"Brock","given":"Cameron L."},{"family":"Ruben","given":"Ashley L."},{"family":"Jones","given":"Justin A."},{"family":"Lewis","given":"Randolph V."}],"issued":{"date-parts":[["2016",10,5]]},"accessed":{"date-parts":[["2016",10,6]]}}},{"id":4567,"uris":["http://zotero.org/users/1235052/items/6U6F2C8H"],"uri":["http://zotero.org/users/1235052/items/6U6F2C8H"],"itemData":{"id":4567,"type":"article-journal","title":"Mechanical and Physical Properties of Recombinant Spider Silk Films Using Organic and Aqueous Solvents","container-title":"Biomacromolecules","page":"3158-3170","volume":"15","issue":"8","source":"ACS Publications","abstract":"Spider silk has exceptional mechanical and biocompatibility properties. The goal of this study was optimization of the mechanical properties of synthetic spider silk thin films made from synthetic forms of MaSp1 and MaSp2, which compose the dragline silk of Nephila clavipes. We increased the mechanical stress of MaSp1 and 2 films solubilized in both HFIP and water by adding glutaraldehyde and then stretching them in an alcohol based stretch bath. This resulted in stresses as high as 206 MPa and elongations up to 35%, which is 4× higher than the as-poured controls. Films were analyzed using NMR, XRD, and Raman, which showed that the secondary structure after solubilization and film formation in as-poured films is mainly a helical conformation. After the post-pour stretch in a methanol/water bath, the MaSp proteins in both the HFIP and water-based films formed aligned β-sheets similar to those in spider silk fibers.","DOI":"10.1021/bm5007823","ISSN":"1525-7797","journalAbbreviation":"Biomacromolecules","author":[{"family":"Tucker","given":"Chauncey L."},{"family":"Jones","given":"Justin A."},{"family":"Bringhurst","given":"Heidi N."},{"family":"Copeland","given":"Cameron G."},{"family":"Addison","given":"J. Bennett"},{"family":"Weber","given":"Warner S."},{"family":"Mou","given":"Qiushi"},{"family":"Yarger","given":"Jeffery L."},{"family":"Lewis","given":"Randolph V."}],"issued":{"date-parts":[["2014",8,11]]}}}],"schema":"https://github.com/citation-style-language/schema/raw/master/csl-citation.json"} </w:instrText>
      </w:r>
      <w:r w:rsidRPr="00340C42">
        <w:rPr>
          <w:color w:val="auto"/>
        </w:rPr>
        <w:fldChar w:fldCharType="separate"/>
      </w:r>
      <w:r w:rsidRPr="00340C42">
        <w:rPr>
          <w:rFonts w:cs="Times New Roman"/>
          <w:color w:val="auto"/>
          <w:vertAlign w:val="superscript"/>
        </w:rPr>
        <w:t>4–7</w:t>
      </w:r>
      <w:r w:rsidRPr="00340C42">
        <w:rPr>
          <w:color w:val="auto"/>
        </w:rPr>
        <w:fldChar w:fldCharType="end"/>
      </w:r>
      <w:r w:rsidRPr="00340C42">
        <w:rPr>
          <w:color w:val="auto"/>
        </w:rPr>
        <w:t xml:space="preserve">. It is appreciated that there likely is a tipping point of obtaining too high of pressure and/or temperature and too many cycles of heat and pressure that results in degraded mechanical ability and/or destruction of the protein. This tipping point will likely vary for the type of rSSp solvated and, to some degree, the length of the rSSp utilized. However, with this basic method of solvation, several scouting solvation experiments can be performed in short order to delineate appropriate solvation temperature and pressures required for specific proteins. </w:t>
      </w:r>
    </w:p>
    <w:p w14:paraId="78728D18" w14:textId="706614AE" w:rsidR="00014314" w:rsidRPr="00340C42" w:rsidRDefault="00014314" w:rsidP="000D73BB">
      <w:pPr>
        <w:rPr>
          <w:rFonts w:asciiTheme="minorHAnsi" w:hAnsiTheme="minorHAnsi" w:cstheme="minorHAnsi"/>
          <w:color w:val="auto"/>
        </w:rPr>
      </w:pPr>
    </w:p>
    <w:p w14:paraId="1734505F" w14:textId="11EE55D2" w:rsidR="00AA03DF" w:rsidRPr="00340C42" w:rsidRDefault="00AA03DF" w:rsidP="000D73BB">
      <w:pPr>
        <w:pStyle w:val="NormalWeb"/>
        <w:spacing w:before="0" w:beforeAutospacing="0" w:after="0" w:afterAutospacing="0"/>
        <w:rPr>
          <w:rFonts w:asciiTheme="minorHAnsi" w:hAnsiTheme="minorHAnsi" w:cstheme="minorHAnsi"/>
          <w:color w:val="auto"/>
        </w:rPr>
      </w:pPr>
      <w:r w:rsidRPr="00340C42">
        <w:rPr>
          <w:rFonts w:asciiTheme="minorHAnsi" w:hAnsiTheme="minorHAnsi" w:cstheme="minorHAnsi"/>
          <w:b/>
          <w:bCs/>
          <w:color w:val="auto"/>
        </w:rPr>
        <w:t xml:space="preserve">ACKNOWLEDGMENTS: </w:t>
      </w:r>
    </w:p>
    <w:p w14:paraId="246DCD94" w14:textId="3518E1B3" w:rsidR="007A4DD6" w:rsidRPr="00340C42" w:rsidRDefault="00D21E2F" w:rsidP="000D73BB">
      <w:pPr>
        <w:rPr>
          <w:rFonts w:asciiTheme="minorHAnsi" w:hAnsiTheme="minorHAnsi" w:cstheme="minorHAnsi"/>
          <w:color w:val="auto"/>
        </w:rPr>
      </w:pPr>
      <w:r w:rsidRPr="00340C42">
        <w:rPr>
          <w:rFonts w:asciiTheme="minorHAnsi" w:hAnsiTheme="minorHAnsi" w:cstheme="minorHAnsi"/>
          <w:color w:val="auto"/>
        </w:rPr>
        <w:t xml:space="preserve">The authors would like to gratefully acknowledge funding from the Utah Science and Technology Research (USTAR) initiative. </w:t>
      </w:r>
    </w:p>
    <w:p w14:paraId="2D96E92E" w14:textId="72F287DC" w:rsidR="00AA03DF" w:rsidRPr="00340C42" w:rsidRDefault="00AA03DF" w:rsidP="000D73BB">
      <w:pPr>
        <w:rPr>
          <w:rFonts w:asciiTheme="minorHAnsi" w:hAnsiTheme="minorHAnsi" w:cstheme="minorHAnsi"/>
          <w:b/>
          <w:bCs/>
          <w:color w:val="auto"/>
        </w:rPr>
      </w:pPr>
    </w:p>
    <w:p w14:paraId="5D52ED8B" w14:textId="12B6DA4E" w:rsidR="00AA03DF" w:rsidRPr="00340C42" w:rsidRDefault="00AA03DF" w:rsidP="000D73BB">
      <w:pPr>
        <w:pStyle w:val="NormalWeb"/>
        <w:spacing w:before="0" w:beforeAutospacing="0" w:after="0" w:afterAutospacing="0"/>
        <w:rPr>
          <w:rFonts w:asciiTheme="minorHAnsi" w:hAnsiTheme="minorHAnsi" w:cstheme="minorHAnsi"/>
          <w:color w:val="auto"/>
        </w:rPr>
      </w:pPr>
      <w:r w:rsidRPr="00340C42">
        <w:rPr>
          <w:rFonts w:asciiTheme="minorHAnsi" w:hAnsiTheme="minorHAnsi" w:cstheme="minorHAnsi"/>
          <w:b/>
          <w:color w:val="auto"/>
        </w:rPr>
        <w:t>DISCLOSURES</w:t>
      </w:r>
      <w:r w:rsidRPr="00340C42">
        <w:rPr>
          <w:rFonts w:asciiTheme="minorHAnsi" w:hAnsiTheme="minorHAnsi" w:cstheme="minorHAnsi"/>
          <w:b/>
          <w:bCs/>
          <w:color w:val="auto"/>
        </w:rPr>
        <w:t xml:space="preserve">: </w:t>
      </w:r>
    </w:p>
    <w:p w14:paraId="4E0C3135" w14:textId="200A70D7" w:rsidR="007A4DD6" w:rsidRPr="00340C42" w:rsidRDefault="00D21E2F" w:rsidP="000D73BB">
      <w:pPr>
        <w:rPr>
          <w:rFonts w:asciiTheme="minorHAnsi" w:hAnsiTheme="minorHAnsi" w:cstheme="minorHAnsi"/>
          <w:color w:val="auto"/>
        </w:rPr>
      </w:pPr>
      <w:r w:rsidRPr="00340C42">
        <w:rPr>
          <w:rFonts w:asciiTheme="minorHAnsi" w:hAnsiTheme="minorHAnsi" w:cstheme="minorHAnsi"/>
          <w:color w:val="auto"/>
        </w:rPr>
        <w:t>The authors declare no conflict of interest.</w:t>
      </w:r>
    </w:p>
    <w:p w14:paraId="66030076" w14:textId="77777777" w:rsidR="00AA03DF" w:rsidRPr="00340C42" w:rsidRDefault="00AA03DF" w:rsidP="000D73BB">
      <w:pPr>
        <w:rPr>
          <w:rFonts w:asciiTheme="minorHAnsi" w:hAnsiTheme="minorHAnsi" w:cstheme="minorHAnsi"/>
          <w:color w:val="auto"/>
        </w:rPr>
      </w:pPr>
    </w:p>
    <w:p w14:paraId="315B4FAD" w14:textId="04B3E0EB" w:rsidR="00B32616" w:rsidRPr="00340C42" w:rsidRDefault="009726EE" w:rsidP="000D73BB">
      <w:pPr>
        <w:rPr>
          <w:rFonts w:asciiTheme="minorHAnsi" w:hAnsiTheme="minorHAnsi" w:cstheme="minorHAnsi"/>
          <w:b/>
          <w:color w:val="auto"/>
        </w:rPr>
      </w:pPr>
      <w:r w:rsidRPr="00340C42">
        <w:rPr>
          <w:rFonts w:asciiTheme="minorHAnsi" w:hAnsiTheme="minorHAnsi" w:cstheme="minorHAnsi"/>
          <w:b/>
          <w:bCs/>
          <w:color w:val="auto"/>
        </w:rPr>
        <w:t>REFERENCES</w:t>
      </w:r>
      <w:r w:rsidR="00D04760" w:rsidRPr="00340C42">
        <w:rPr>
          <w:rFonts w:asciiTheme="minorHAnsi" w:hAnsiTheme="minorHAnsi" w:cstheme="minorHAnsi"/>
          <w:b/>
          <w:bCs/>
          <w:color w:val="auto"/>
        </w:rPr>
        <w:t>:</w:t>
      </w:r>
    </w:p>
    <w:p w14:paraId="075E27AC" w14:textId="7C2C6F44" w:rsidR="00E750AF" w:rsidRPr="00340C42" w:rsidRDefault="00D21E2F" w:rsidP="000D73BB">
      <w:pPr>
        <w:pStyle w:val="Bibliography"/>
        <w:rPr>
          <w:color w:val="auto"/>
        </w:rPr>
      </w:pPr>
      <w:r w:rsidRPr="00340C42">
        <w:rPr>
          <w:color w:val="auto"/>
        </w:rPr>
        <w:t>1.</w:t>
      </w:r>
      <w:r w:rsidR="00E750AF" w:rsidRPr="00340C42">
        <w:rPr>
          <w:color w:val="auto"/>
        </w:rPr>
        <w:fldChar w:fldCharType="begin"/>
      </w:r>
      <w:r w:rsidR="00E750AF" w:rsidRPr="00340C42">
        <w:rPr>
          <w:color w:val="auto"/>
        </w:rPr>
        <w:instrText xml:space="preserve"> ADDIN ZOTERO_BIBL {"custom":[]} CSL_BIBLIOGRAPHY </w:instrText>
      </w:r>
      <w:r w:rsidR="00E750AF" w:rsidRPr="00340C42">
        <w:rPr>
          <w:color w:val="auto"/>
        </w:rPr>
        <w:fldChar w:fldCharType="separate"/>
      </w:r>
      <w:r w:rsidR="00703B24" w:rsidRPr="00340C42">
        <w:rPr>
          <w:color w:val="auto"/>
        </w:rPr>
        <w:t xml:space="preserve"> </w:t>
      </w:r>
      <w:r w:rsidR="00E750AF" w:rsidRPr="00340C42">
        <w:rPr>
          <w:color w:val="auto"/>
        </w:rPr>
        <w:t xml:space="preserve">Huemmerich, </w:t>
      </w:r>
      <w:r w:rsidR="006E0A99" w:rsidRPr="00340C42">
        <w:rPr>
          <w:color w:val="auto"/>
        </w:rPr>
        <w:t>D.</w:t>
      </w:r>
      <w:r w:rsidR="00E750AF" w:rsidRPr="00340C42">
        <w:rPr>
          <w:color w:val="auto"/>
        </w:rPr>
        <w:t xml:space="preserve"> </w:t>
      </w:r>
      <w:r w:rsidR="00C37A55" w:rsidRPr="00340C42">
        <w:rPr>
          <w:iCs/>
          <w:color w:val="auto"/>
        </w:rPr>
        <w:t>et al.</w:t>
      </w:r>
      <w:r w:rsidR="00E750AF" w:rsidRPr="00340C42">
        <w:rPr>
          <w:color w:val="auto"/>
        </w:rPr>
        <w:t xml:space="preserve"> Primary Structure Elements of Spider Dragline Silks and Their Contribution to Protein Solubility. </w:t>
      </w:r>
      <w:r w:rsidR="006E0A99" w:rsidRPr="00340C42">
        <w:rPr>
          <w:i/>
          <w:color w:val="auto"/>
        </w:rPr>
        <w:t>Biochemistry</w:t>
      </w:r>
      <w:r w:rsidR="006E0A99" w:rsidRPr="00340C42">
        <w:rPr>
          <w:color w:val="auto"/>
        </w:rPr>
        <w:t xml:space="preserve">. </w:t>
      </w:r>
      <w:r w:rsidR="006E0A99" w:rsidRPr="00340C42">
        <w:rPr>
          <w:b/>
          <w:color w:val="auto"/>
        </w:rPr>
        <w:t>43</w:t>
      </w:r>
      <w:r w:rsidR="006E0A99" w:rsidRPr="00340C42">
        <w:rPr>
          <w:color w:val="auto"/>
        </w:rPr>
        <w:t xml:space="preserve"> (42), 13604-13612</w:t>
      </w:r>
      <w:r w:rsidR="006E0A99" w:rsidRPr="00340C42">
        <w:rPr>
          <w:i/>
          <w:color w:val="auto"/>
        </w:rPr>
        <w:t xml:space="preserve"> </w:t>
      </w:r>
      <w:r w:rsidR="00E750AF" w:rsidRPr="00340C42">
        <w:rPr>
          <w:color w:val="auto"/>
        </w:rPr>
        <w:t xml:space="preserve">(2004). </w:t>
      </w:r>
    </w:p>
    <w:p w14:paraId="4224B332" w14:textId="55D2D8C1" w:rsidR="00E750AF" w:rsidRPr="00340C42" w:rsidRDefault="003D5405" w:rsidP="000D73BB">
      <w:pPr>
        <w:pStyle w:val="Bibliography"/>
        <w:rPr>
          <w:color w:val="auto"/>
        </w:rPr>
      </w:pPr>
      <w:r w:rsidRPr="00340C42">
        <w:rPr>
          <w:color w:val="auto"/>
        </w:rPr>
        <w:t xml:space="preserve">2. </w:t>
      </w:r>
      <w:r w:rsidR="00E750AF" w:rsidRPr="00340C42">
        <w:rPr>
          <w:color w:val="auto"/>
        </w:rPr>
        <w:t>Schacht, K.</w:t>
      </w:r>
      <w:r w:rsidR="00D33EC9" w:rsidRPr="00340C42">
        <w:rPr>
          <w:color w:val="auto"/>
        </w:rPr>
        <w:t>, Scheibel, T. Controlled Hydrogel F</w:t>
      </w:r>
      <w:r w:rsidR="00E750AF" w:rsidRPr="00340C42">
        <w:rPr>
          <w:color w:val="auto"/>
        </w:rPr>
        <w:t xml:space="preserve">ormation of a </w:t>
      </w:r>
      <w:r w:rsidR="00D33EC9" w:rsidRPr="00340C42">
        <w:rPr>
          <w:color w:val="auto"/>
        </w:rPr>
        <w:t>R</w:t>
      </w:r>
      <w:r w:rsidR="00E750AF" w:rsidRPr="00340C42">
        <w:rPr>
          <w:color w:val="auto"/>
        </w:rPr>
        <w:t xml:space="preserve">ecombinant </w:t>
      </w:r>
      <w:r w:rsidR="00D33EC9" w:rsidRPr="00340C42">
        <w:rPr>
          <w:color w:val="auto"/>
        </w:rPr>
        <w:t>S</w:t>
      </w:r>
      <w:r w:rsidR="00E750AF" w:rsidRPr="00340C42">
        <w:rPr>
          <w:color w:val="auto"/>
        </w:rPr>
        <w:t xml:space="preserve">pider </w:t>
      </w:r>
      <w:r w:rsidR="00D33EC9" w:rsidRPr="00340C42">
        <w:rPr>
          <w:color w:val="auto"/>
        </w:rPr>
        <w:t>S</w:t>
      </w:r>
      <w:r w:rsidR="00E750AF" w:rsidRPr="00340C42">
        <w:rPr>
          <w:color w:val="auto"/>
        </w:rPr>
        <w:t xml:space="preserve">ilk </w:t>
      </w:r>
      <w:r w:rsidR="00D33EC9" w:rsidRPr="00340C42">
        <w:rPr>
          <w:color w:val="auto"/>
        </w:rPr>
        <w:t>P</w:t>
      </w:r>
      <w:r w:rsidR="00E750AF" w:rsidRPr="00340C42">
        <w:rPr>
          <w:color w:val="auto"/>
        </w:rPr>
        <w:t xml:space="preserve">rotein. </w:t>
      </w:r>
      <w:r w:rsidR="00E750AF" w:rsidRPr="00340C42">
        <w:rPr>
          <w:i/>
          <w:iCs/>
          <w:color w:val="auto"/>
        </w:rPr>
        <w:t>Biomacromolecules</w:t>
      </w:r>
      <w:r w:rsidR="00B5656A" w:rsidRPr="00340C42">
        <w:rPr>
          <w:i/>
          <w:iCs/>
          <w:color w:val="auto"/>
        </w:rPr>
        <w:t>.</w:t>
      </w:r>
      <w:r w:rsidR="00E750AF" w:rsidRPr="00340C42">
        <w:rPr>
          <w:color w:val="auto"/>
        </w:rPr>
        <w:t xml:space="preserve"> </w:t>
      </w:r>
      <w:r w:rsidR="00E750AF" w:rsidRPr="00340C42">
        <w:rPr>
          <w:b/>
          <w:bCs/>
          <w:color w:val="auto"/>
        </w:rPr>
        <w:t>12</w:t>
      </w:r>
      <w:r w:rsidR="00D33EC9" w:rsidRPr="00340C42">
        <w:rPr>
          <w:bCs/>
          <w:color w:val="auto"/>
        </w:rPr>
        <w:t xml:space="preserve"> (7),</w:t>
      </w:r>
      <w:r w:rsidR="00E750AF" w:rsidRPr="00340C42">
        <w:rPr>
          <w:color w:val="auto"/>
        </w:rPr>
        <w:t xml:space="preserve"> 2488–2495 (2011).</w:t>
      </w:r>
    </w:p>
    <w:p w14:paraId="14FB6A78" w14:textId="7F2548F5" w:rsidR="00E750AF" w:rsidRPr="00340C42" w:rsidRDefault="003D5405" w:rsidP="000D73BB">
      <w:pPr>
        <w:pStyle w:val="Bibliography"/>
        <w:rPr>
          <w:color w:val="auto"/>
        </w:rPr>
      </w:pPr>
      <w:r w:rsidRPr="00340C42">
        <w:rPr>
          <w:color w:val="auto"/>
        </w:rPr>
        <w:t xml:space="preserve">3. </w:t>
      </w:r>
      <w:r w:rsidR="00E750AF" w:rsidRPr="00340C42">
        <w:rPr>
          <w:color w:val="auto"/>
        </w:rPr>
        <w:t xml:space="preserve">Jones, J. A. </w:t>
      </w:r>
      <w:r w:rsidR="00C37A55" w:rsidRPr="00340C42">
        <w:rPr>
          <w:iCs/>
          <w:color w:val="auto"/>
        </w:rPr>
        <w:t>et al.</w:t>
      </w:r>
      <w:r w:rsidR="00E750AF" w:rsidRPr="00340C42">
        <w:rPr>
          <w:color w:val="auto"/>
        </w:rPr>
        <w:t xml:space="preserve"> More Than Just Fibers: An Aqueous Method for the Production of Innovative Recombinant Spider Silk Protein Materials. </w:t>
      </w:r>
      <w:r w:rsidR="00E750AF" w:rsidRPr="00340C42">
        <w:rPr>
          <w:i/>
          <w:iCs/>
          <w:color w:val="auto"/>
        </w:rPr>
        <w:t>Biomacromolecules</w:t>
      </w:r>
      <w:r w:rsidR="00B5656A" w:rsidRPr="00340C42">
        <w:rPr>
          <w:i/>
          <w:iCs/>
          <w:color w:val="auto"/>
        </w:rPr>
        <w:t>.</w:t>
      </w:r>
      <w:r w:rsidR="00E750AF" w:rsidRPr="00340C42">
        <w:rPr>
          <w:color w:val="auto"/>
        </w:rPr>
        <w:t xml:space="preserve"> </w:t>
      </w:r>
      <w:r w:rsidR="00E750AF" w:rsidRPr="00340C42">
        <w:rPr>
          <w:b/>
          <w:bCs/>
          <w:color w:val="auto"/>
        </w:rPr>
        <w:t>16</w:t>
      </w:r>
      <w:r w:rsidR="001C773F" w:rsidRPr="00340C42">
        <w:rPr>
          <w:b/>
          <w:bCs/>
          <w:color w:val="auto"/>
        </w:rPr>
        <w:t xml:space="preserve"> </w:t>
      </w:r>
      <w:r w:rsidR="001C773F" w:rsidRPr="00340C42">
        <w:rPr>
          <w:bCs/>
          <w:color w:val="auto"/>
        </w:rPr>
        <w:t>(4),</w:t>
      </w:r>
      <w:r w:rsidR="00E750AF" w:rsidRPr="00340C42">
        <w:rPr>
          <w:color w:val="auto"/>
        </w:rPr>
        <w:t xml:space="preserve"> 1418–1425 (2015).</w:t>
      </w:r>
    </w:p>
    <w:p w14:paraId="0C304740" w14:textId="71E0CD5F" w:rsidR="00E750AF" w:rsidRPr="00340C42" w:rsidRDefault="003D5405" w:rsidP="000D73BB">
      <w:pPr>
        <w:pStyle w:val="Bibliography"/>
        <w:rPr>
          <w:color w:val="auto"/>
        </w:rPr>
      </w:pPr>
      <w:r w:rsidRPr="00340C42">
        <w:rPr>
          <w:color w:val="auto"/>
        </w:rPr>
        <w:t xml:space="preserve">4. </w:t>
      </w:r>
      <w:r w:rsidR="00E750AF" w:rsidRPr="00340C42">
        <w:rPr>
          <w:color w:val="auto"/>
        </w:rPr>
        <w:t xml:space="preserve">Tucker, C. L. </w:t>
      </w:r>
      <w:r w:rsidR="00C37A55" w:rsidRPr="00340C42">
        <w:rPr>
          <w:iCs/>
          <w:color w:val="auto"/>
        </w:rPr>
        <w:t>et al.</w:t>
      </w:r>
      <w:r w:rsidR="00E750AF" w:rsidRPr="00340C42">
        <w:rPr>
          <w:color w:val="auto"/>
        </w:rPr>
        <w:t xml:space="preserve"> Mechanical and Physical Properties of Recombinant Spider Silk Films Using Organic and Aqueous Solvents. </w:t>
      </w:r>
      <w:r w:rsidR="00E750AF" w:rsidRPr="00340C42">
        <w:rPr>
          <w:i/>
          <w:iCs/>
          <w:color w:val="auto"/>
        </w:rPr>
        <w:t>Biomacromolecules</w:t>
      </w:r>
      <w:r w:rsidR="00B5656A" w:rsidRPr="00340C42">
        <w:rPr>
          <w:i/>
          <w:iCs/>
          <w:color w:val="auto"/>
        </w:rPr>
        <w:t>.</w:t>
      </w:r>
      <w:r w:rsidR="00E750AF" w:rsidRPr="00340C42">
        <w:rPr>
          <w:color w:val="auto"/>
        </w:rPr>
        <w:t xml:space="preserve"> </w:t>
      </w:r>
      <w:r w:rsidR="00E750AF" w:rsidRPr="00340C42">
        <w:rPr>
          <w:b/>
          <w:bCs/>
          <w:color w:val="auto"/>
        </w:rPr>
        <w:t>15</w:t>
      </w:r>
      <w:r w:rsidR="000E6177" w:rsidRPr="00340C42">
        <w:rPr>
          <w:b/>
          <w:bCs/>
          <w:color w:val="auto"/>
        </w:rPr>
        <w:t xml:space="preserve"> </w:t>
      </w:r>
      <w:r w:rsidR="000E6177" w:rsidRPr="00340C42">
        <w:rPr>
          <w:bCs/>
          <w:color w:val="auto"/>
        </w:rPr>
        <w:t>(8),</w:t>
      </w:r>
      <w:r w:rsidR="00E750AF" w:rsidRPr="00340C42">
        <w:rPr>
          <w:color w:val="auto"/>
        </w:rPr>
        <w:t xml:space="preserve"> 3158–3170 (2014).</w:t>
      </w:r>
    </w:p>
    <w:p w14:paraId="332A2AEE" w14:textId="51DAAA4B" w:rsidR="00E750AF" w:rsidRPr="00340C42" w:rsidRDefault="003D5405" w:rsidP="000D73BB">
      <w:pPr>
        <w:pStyle w:val="Bibliography"/>
        <w:rPr>
          <w:color w:val="auto"/>
        </w:rPr>
      </w:pPr>
      <w:r w:rsidRPr="00340C42">
        <w:rPr>
          <w:color w:val="auto"/>
        </w:rPr>
        <w:t xml:space="preserve">5. </w:t>
      </w:r>
      <w:r w:rsidR="00E750AF" w:rsidRPr="00340C42">
        <w:rPr>
          <w:color w:val="auto"/>
        </w:rPr>
        <w:t xml:space="preserve">Harris, T. I. </w:t>
      </w:r>
      <w:r w:rsidR="00C37A55" w:rsidRPr="00340C42">
        <w:rPr>
          <w:iCs/>
          <w:color w:val="auto"/>
        </w:rPr>
        <w:t>et al.</w:t>
      </w:r>
      <w:r w:rsidR="00E750AF" w:rsidRPr="00340C42">
        <w:rPr>
          <w:color w:val="auto"/>
        </w:rPr>
        <w:t xml:space="preserve"> A Sticky Situation: An Investigation of Robust Aqueous-Based Recombinant Spider Silk Protein Coatings and Adhesives. </w:t>
      </w:r>
      <w:r w:rsidR="00E750AF" w:rsidRPr="00340C42">
        <w:rPr>
          <w:i/>
          <w:iCs/>
          <w:color w:val="auto"/>
        </w:rPr>
        <w:t>Biomacromolecules</w:t>
      </w:r>
      <w:r w:rsidR="00B5656A" w:rsidRPr="00340C42">
        <w:rPr>
          <w:i/>
          <w:iCs/>
          <w:color w:val="auto"/>
        </w:rPr>
        <w:t>.</w:t>
      </w:r>
      <w:r w:rsidR="00CC26F5" w:rsidRPr="00340C42">
        <w:rPr>
          <w:i/>
          <w:iCs/>
          <w:color w:val="auto"/>
        </w:rPr>
        <w:t xml:space="preserve"> </w:t>
      </w:r>
      <w:r w:rsidR="00CC26F5" w:rsidRPr="00340C42">
        <w:rPr>
          <w:b/>
          <w:iCs/>
          <w:color w:val="auto"/>
        </w:rPr>
        <w:t>17</w:t>
      </w:r>
      <w:r w:rsidR="00CC26F5" w:rsidRPr="00340C42">
        <w:rPr>
          <w:iCs/>
          <w:color w:val="auto"/>
        </w:rPr>
        <w:t xml:space="preserve"> (11), 3761-3772</w:t>
      </w:r>
      <w:r w:rsidR="00E750AF" w:rsidRPr="00340C42">
        <w:rPr>
          <w:color w:val="auto"/>
        </w:rPr>
        <w:t xml:space="preserve"> (2016).</w:t>
      </w:r>
    </w:p>
    <w:p w14:paraId="73BDCDA4" w14:textId="1331F2B9" w:rsidR="00E750AF" w:rsidRPr="00340C42" w:rsidRDefault="003D5405" w:rsidP="000D73BB">
      <w:pPr>
        <w:pStyle w:val="Bibliography"/>
        <w:rPr>
          <w:color w:val="auto"/>
        </w:rPr>
      </w:pPr>
      <w:r w:rsidRPr="00340C42">
        <w:rPr>
          <w:color w:val="auto"/>
        </w:rPr>
        <w:t xml:space="preserve">6. </w:t>
      </w:r>
      <w:r w:rsidR="00E750AF" w:rsidRPr="00340C42">
        <w:rPr>
          <w:color w:val="auto"/>
        </w:rPr>
        <w:t xml:space="preserve">Jones, J. A. </w:t>
      </w:r>
      <w:r w:rsidR="00C37A55" w:rsidRPr="00340C42">
        <w:rPr>
          <w:iCs/>
          <w:color w:val="auto"/>
        </w:rPr>
        <w:t>et al.</w:t>
      </w:r>
      <w:r w:rsidR="00E750AF" w:rsidRPr="00340C42">
        <w:rPr>
          <w:color w:val="auto"/>
        </w:rPr>
        <w:t xml:space="preserve"> Importance of Heat and Pressure for Solubilization of Recombinant Spider Silk Proteins in Aqueous Solution. </w:t>
      </w:r>
      <w:r w:rsidR="00E750AF" w:rsidRPr="00340C42">
        <w:rPr>
          <w:i/>
          <w:iCs/>
          <w:color w:val="auto"/>
        </w:rPr>
        <w:t>Int</w:t>
      </w:r>
      <w:r w:rsidR="009433F7" w:rsidRPr="00340C42">
        <w:rPr>
          <w:i/>
          <w:iCs/>
          <w:color w:val="auto"/>
        </w:rPr>
        <w:t>ernational Journal of Molecular Sciences</w:t>
      </w:r>
      <w:r w:rsidR="00E750AF" w:rsidRPr="00340C42">
        <w:rPr>
          <w:i/>
          <w:iCs/>
          <w:color w:val="auto"/>
        </w:rPr>
        <w:t>.</w:t>
      </w:r>
      <w:r w:rsidR="00E750AF" w:rsidRPr="00340C42">
        <w:rPr>
          <w:color w:val="auto"/>
        </w:rPr>
        <w:t xml:space="preserve"> </w:t>
      </w:r>
      <w:r w:rsidR="00E750AF" w:rsidRPr="00340C42">
        <w:rPr>
          <w:b/>
          <w:bCs/>
          <w:color w:val="auto"/>
        </w:rPr>
        <w:t>17</w:t>
      </w:r>
      <w:r w:rsidR="00EB72FD" w:rsidRPr="00340C42">
        <w:rPr>
          <w:bCs/>
          <w:color w:val="auto"/>
        </w:rPr>
        <w:t xml:space="preserve"> (11)</w:t>
      </w:r>
      <w:r w:rsidR="009433F7" w:rsidRPr="00340C42">
        <w:rPr>
          <w:bCs/>
          <w:color w:val="auto"/>
        </w:rPr>
        <w:t>,</w:t>
      </w:r>
      <w:r w:rsidR="00E750AF" w:rsidRPr="00340C42">
        <w:rPr>
          <w:color w:val="auto"/>
        </w:rPr>
        <w:t xml:space="preserve"> 1955 (2016).</w:t>
      </w:r>
    </w:p>
    <w:p w14:paraId="5386FCF8" w14:textId="31EE6F57" w:rsidR="00E750AF" w:rsidRPr="00340C42" w:rsidRDefault="003D5405" w:rsidP="000D73BB">
      <w:pPr>
        <w:pStyle w:val="Bibliography"/>
        <w:rPr>
          <w:color w:val="auto"/>
        </w:rPr>
      </w:pPr>
      <w:r w:rsidRPr="00340C42">
        <w:rPr>
          <w:color w:val="auto"/>
        </w:rPr>
        <w:lastRenderedPageBreak/>
        <w:t xml:space="preserve">7. </w:t>
      </w:r>
      <w:r w:rsidR="00E750AF" w:rsidRPr="00340C42">
        <w:rPr>
          <w:color w:val="auto"/>
        </w:rPr>
        <w:t>Copeland, C. G., Bell, B. E., Christensen, C. D.</w:t>
      </w:r>
      <w:r w:rsidR="008E1A9C" w:rsidRPr="00340C42">
        <w:rPr>
          <w:color w:val="auto"/>
        </w:rPr>
        <w:t>,</w:t>
      </w:r>
      <w:r w:rsidR="00E750AF" w:rsidRPr="00340C42">
        <w:rPr>
          <w:color w:val="auto"/>
        </w:rPr>
        <w:t xml:space="preserve"> Lewis, R. V. Development of a Process for the Spinning of Synthetic Spider Silk. </w:t>
      </w:r>
      <w:r w:rsidR="00E750AF" w:rsidRPr="00340C42">
        <w:rPr>
          <w:i/>
          <w:iCs/>
          <w:color w:val="auto"/>
        </w:rPr>
        <w:t>ACS Biomater</w:t>
      </w:r>
      <w:r w:rsidR="008E1A9C" w:rsidRPr="00340C42">
        <w:rPr>
          <w:i/>
          <w:iCs/>
          <w:color w:val="auto"/>
        </w:rPr>
        <w:t>ials</w:t>
      </w:r>
      <w:r w:rsidR="00E750AF" w:rsidRPr="00340C42">
        <w:rPr>
          <w:i/>
          <w:iCs/>
          <w:color w:val="auto"/>
        </w:rPr>
        <w:t xml:space="preserve"> Sci</w:t>
      </w:r>
      <w:r w:rsidR="008E1A9C" w:rsidRPr="00340C42">
        <w:rPr>
          <w:i/>
          <w:iCs/>
          <w:color w:val="auto"/>
        </w:rPr>
        <w:t xml:space="preserve">ence and </w:t>
      </w:r>
      <w:r w:rsidR="00E750AF" w:rsidRPr="00340C42">
        <w:rPr>
          <w:i/>
          <w:iCs/>
          <w:color w:val="auto"/>
        </w:rPr>
        <w:t>Eng</w:t>
      </w:r>
      <w:r w:rsidR="008E1A9C" w:rsidRPr="00340C42">
        <w:rPr>
          <w:i/>
          <w:iCs/>
          <w:color w:val="auto"/>
        </w:rPr>
        <w:t>ineering</w:t>
      </w:r>
      <w:r w:rsidR="00E750AF" w:rsidRPr="00340C42">
        <w:rPr>
          <w:i/>
          <w:iCs/>
          <w:color w:val="auto"/>
        </w:rPr>
        <w:t>.</w:t>
      </w:r>
      <w:r w:rsidR="008E1A9C" w:rsidRPr="00340C42">
        <w:rPr>
          <w:iCs/>
          <w:color w:val="auto"/>
        </w:rPr>
        <w:t xml:space="preserve"> </w:t>
      </w:r>
      <w:r w:rsidR="008E1A9C" w:rsidRPr="00340C42">
        <w:rPr>
          <w:b/>
          <w:iCs/>
          <w:color w:val="auto"/>
        </w:rPr>
        <w:t>1</w:t>
      </w:r>
      <w:r w:rsidR="008E1A9C" w:rsidRPr="00340C42">
        <w:rPr>
          <w:iCs/>
          <w:color w:val="auto"/>
        </w:rPr>
        <w:t xml:space="preserve"> (7), 557-584</w:t>
      </w:r>
      <w:r w:rsidR="00E750AF" w:rsidRPr="00340C42">
        <w:rPr>
          <w:color w:val="auto"/>
        </w:rPr>
        <w:t xml:space="preserve"> (2015).</w:t>
      </w:r>
    </w:p>
    <w:p w14:paraId="7CA3A19D" w14:textId="7B5D0B1C" w:rsidR="00E750AF" w:rsidRPr="00340C42" w:rsidRDefault="003D5405" w:rsidP="000D73BB">
      <w:pPr>
        <w:pStyle w:val="Bibliography"/>
        <w:rPr>
          <w:color w:val="auto"/>
        </w:rPr>
      </w:pPr>
      <w:r w:rsidRPr="00340C42">
        <w:rPr>
          <w:color w:val="auto"/>
        </w:rPr>
        <w:t xml:space="preserve">8. </w:t>
      </w:r>
      <w:r w:rsidR="00E750AF" w:rsidRPr="00340C42">
        <w:rPr>
          <w:color w:val="auto"/>
        </w:rPr>
        <w:t xml:space="preserve">Arcidiacono, S. </w:t>
      </w:r>
      <w:r w:rsidR="00C37A55" w:rsidRPr="00340C42">
        <w:rPr>
          <w:iCs/>
          <w:color w:val="auto"/>
        </w:rPr>
        <w:t>et al.</w:t>
      </w:r>
      <w:r w:rsidR="00E750AF" w:rsidRPr="00340C42">
        <w:rPr>
          <w:color w:val="auto"/>
        </w:rPr>
        <w:t xml:space="preserve"> Aqueous Processing and Fiber Spinning of Recombinant Spider Silks. </w:t>
      </w:r>
      <w:r w:rsidR="00E750AF" w:rsidRPr="00340C42">
        <w:rPr>
          <w:i/>
          <w:iCs/>
          <w:color w:val="auto"/>
        </w:rPr>
        <w:t>Macromolecules</w:t>
      </w:r>
      <w:r w:rsidR="00C65750" w:rsidRPr="00340C42">
        <w:rPr>
          <w:i/>
          <w:iCs/>
          <w:color w:val="auto"/>
        </w:rPr>
        <w:t>.</w:t>
      </w:r>
      <w:r w:rsidR="00E750AF" w:rsidRPr="00340C42">
        <w:rPr>
          <w:color w:val="auto"/>
        </w:rPr>
        <w:t xml:space="preserve"> </w:t>
      </w:r>
      <w:r w:rsidR="00E750AF" w:rsidRPr="00340C42">
        <w:rPr>
          <w:b/>
          <w:bCs/>
          <w:color w:val="auto"/>
        </w:rPr>
        <w:t>35</w:t>
      </w:r>
      <w:r w:rsidR="007036E4" w:rsidRPr="00340C42">
        <w:rPr>
          <w:color w:val="auto"/>
        </w:rPr>
        <w:t xml:space="preserve"> (4)</w:t>
      </w:r>
      <w:r w:rsidR="009433F7" w:rsidRPr="00340C42">
        <w:rPr>
          <w:color w:val="auto"/>
        </w:rPr>
        <w:t>,</w:t>
      </w:r>
      <w:r w:rsidR="00E750AF" w:rsidRPr="00340C42">
        <w:rPr>
          <w:color w:val="auto"/>
        </w:rPr>
        <w:t xml:space="preserve"> 1262–1266 (2002).</w:t>
      </w:r>
    </w:p>
    <w:p w14:paraId="2C7BF6FA" w14:textId="163403BA" w:rsidR="00E750AF" w:rsidRPr="00340C42" w:rsidRDefault="003D5405" w:rsidP="000D73BB">
      <w:pPr>
        <w:pStyle w:val="Bibliography"/>
        <w:rPr>
          <w:color w:val="auto"/>
        </w:rPr>
      </w:pPr>
      <w:r w:rsidRPr="00340C42">
        <w:rPr>
          <w:color w:val="auto"/>
        </w:rPr>
        <w:t xml:space="preserve">9. </w:t>
      </w:r>
      <w:r w:rsidR="00E750AF" w:rsidRPr="00340C42">
        <w:rPr>
          <w:color w:val="auto"/>
        </w:rPr>
        <w:t xml:space="preserve">Work, R. W. Mechanisms of Major Ampullate Silk Fiber Formation by Orb-Web-Spinning Spiders. </w:t>
      </w:r>
      <w:r w:rsidR="00E750AF" w:rsidRPr="00340C42">
        <w:rPr>
          <w:i/>
          <w:iCs/>
          <w:color w:val="auto"/>
        </w:rPr>
        <w:t>Trans</w:t>
      </w:r>
      <w:r w:rsidR="00C65750" w:rsidRPr="00340C42">
        <w:rPr>
          <w:i/>
          <w:iCs/>
          <w:color w:val="auto"/>
        </w:rPr>
        <w:t>actions of the American Microscopical Society</w:t>
      </w:r>
      <w:r w:rsidR="00E750AF" w:rsidRPr="00340C42">
        <w:rPr>
          <w:i/>
          <w:iCs/>
          <w:color w:val="auto"/>
        </w:rPr>
        <w:t>.</w:t>
      </w:r>
      <w:r w:rsidR="00E750AF" w:rsidRPr="00340C42">
        <w:rPr>
          <w:color w:val="auto"/>
        </w:rPr>
        <w:t xml:space="preserve"> </w:t>
      </w:r>
      <w:r w:rsidR="00E750AF" w:rsidRPr="00340C42">
        <w:rPr>
          <w:b/>
          <w:bCs/>
          <w:color w:val="auto"/>
        </w:rPr>
        <w:t>96</w:t>
      </w:r>
      <w:r w:rsidR="00C65750" w:rsidRPr="00340C42">
        <w:rPr>
          <w:bCs/>
          <w:color w:val="auto"/>
        </w:rPr>
        <w:t xml:space="preserve"> (2)</w:t>
      </w:r>
      <w:r w:rsidR="009433F7" w:rsidRPr="00340C42">
        <w:rPr>
          <w:bCs/>
          <w:color w:val="auto"/>
        </w:rPr>
        <w:t>,</w:t>
      </w:r>
      <w:r w:rsidR="00E750AF" w:rsidRPr="00340C42">
        <w:rPr>
          <w:color w:val="auto"/>
        </w:rPr>
        <w:t xml:space="preserve"> 170–189 (1977).</w:t>
      </w:r>
    </w:p>
    <w:p w14:paraId="07DCF19F" w14:textId="3FB98435" w:rsidR="009F659A" w:rsidRPr="00340C42" w:rsidRDefault="00E750AF" w:rsidP="000D73BB">
      <w:pPr>
        <w:pStyle w:val="Bibliography"/>
        <w:rPr>
          <w:rFonts w:asciiTheme="minorHAnsi" w:hAnsiTheme="minorHAnsi" w:cstheme="minorHAnsi"/>
          <w:color w:val="auto"/>
        </w:rPr>
      </w:pPr>
      <w:r w:rsidRPr="00340C42">
        <w:rPr>
          <w:color w:val="auto"/>
        </w:rPr>
        <w:t xml:space="preserve">10. Decker, R. E. </w:t>
      </w:r>
      <w:r w:rsidR="00C37A55" w:rsidRPr="00340C42">
        <w:rPr>
          <w:iCs/>
          <w:color w:val="auto"/>
        </w:rPr>
        <w:t>et al.</w:t>
      </w:r>
      <w:r w:rsidRPr="00340C42">
        <w:rPr>
          <w:color w:val="auto"/>
        </w:rPr>
        <w:t xml:space="preserve"> Method for the Destruction of Endotoxin in Synthetic Spider Silk Proteins. </w:t>
      </w:r>
      <w:r w:rsidRPr="00340C42">
        <w:rPr>
          <w:i/>
          <w:iCs/>
          <w:color w:val="auto"/>
        </w:rPr>
        <w:t>Sci</w:t>
      </w:r>
      <w:r w:rsidR="009433F7" w:rsidRPr="00340C42">
        <w:rPr>
          <w:i/>
          <w:iCs/>
          <w:color w:val="auto"/>
        </w:rPr>
        <w:t>entific Reports</w:t>
      </w:r>
      <w:r w:rsidRPr="00340C42">
        <w:rPr>
          <w:i/>
          <w:iCs/>
          <w:color w:val="auto"/>
        </w:rPr>
        <w:t>.</w:t>
      </w:r>
      <w:r w:rsidRPr="00340C42">
        <w:rPr>
          <w:color w:val="auto"/>
        </w:rPr>
        <w:t xml:space="preserve"> </w:t>
      </w:r>
      <w:r w:rsidRPr="00340C42">
        <w:rPr>
          <w:b/>
          <w:bCs/>
          <w:color w:val="auto"/>
        </w:rPr>
        <w:t>8</w:t>
      </w:r>
      <w:r w:rsidRPr="00340C42">
        <w:rPr>
          <w:color w:val="auto"/>
        </w:rPr>
        <w:t xml:space="preserve"> </w:t>
      </w:r>
      <w:r w:rsidR="009433F7" w:rsidRPr="00340C42">
        <w:rPr>
          <w:color w:val="auto"/>
        </w:rPr>
        <w:t>(</w:t>
      </w:r>
      <w:r w:rsidRPr="00340C42">
        <w:rPr>
          <w:color w:val="auto"/>
        </w:rPr>
        <w:t>12166</w:t>
      </w:r>
      <w:r w:rsidR="009433F7" w:rsidRPr="00340C42">
        <w:rPr>
          <w:color w:val="auto"/>
        </w:rPr>
        <w:t>), 1-6</w:t>
      </w:r>
      <w:r w:rsidRPr="00340C42">
        <w:rPr>
          <w:color w:val="auto"/>
        </w:rPr>
        <w:t xml:space="preserve"> (2018).</w:t>
      </w:r>
      <w:r w:rsidRPr="00340C42">
        <w:rPr>
          <w:color w:val="auto"/>
        </w:rPr>
        <w:fldChar w:fldCharType="end"/>
      </w:r>
      <w:bookmarkEnd w:id="0"/>
    </w:p>
    <w:sectPr w:rsidR="009F659A" w:rsidRPr="00340C42"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F59D52" w14:textId="77777777" w:rsidR="004C5E8A" w:rsidRDefault="004C5E8A" w:rsidP="00621C4E">
      <w:r>
        <w:separator/>
      </w:r>
    </w:p>
  </w:endnote>
  <w:endnote w:type="continuationSeparator" w:id="0">
    <w:p w14:paraId="6F3A452D" w14:textId="77777777" w:rsidR="004C5E8A" w:rsidRDefault="004C5E8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4E8FBF19" w:rsidR="003971F7" w:rsidRDefault="003971F7">
    <w:pPr>
      <w:pStyle w:val="Footer"/>
    </w:pPr>
  </w:p>
  <w:p w14:paraId="39947363" w14:textId="71AB2B06" w:rsidR="003971F7" w:rsidRPr="00494F77" w:rsidRDefault="003971F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971F7" w:rsidRDefault="003971F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20E70B" w14:textId="77777777" w:rsidR="004C5E8A" w:rsidRDefault="004C5E8A" w:rsidP="00621C4E">
      <w:r>
        <w:separator/>
      </w:r>
    </w:p>
  </w:footnote>
  <w:footnote w:type="continuationSeparator" w:id="0">
    <w:p w14:paraId="606C2842" w14:textId="77777777" w:rsidR="004C5E8A" w:rsidRDefault="004C5E8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971F7" w:rsidRPr="006F06E4" w:rsidRDefault="003971F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C04DFF0" w:rsidR="003971F7" w:rsidRPr="006F06E4" w:rsidRDefault="003971F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8B86C4E"/>
    <w:multiLevelType w:val="hybridMultilevel"/>
    <w:tmpl w:val="C89C9B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54E6BFC"/>
    <w:multiLevelType w:val="multilevel"/>
    <w:tmpl w:val="0C60293A"/>
    <w:lvl w:ilvl="0">
      <w:start w:val="1"/>
      <w:numFmt w:val="decimal"/>
      <w:lvlText w:val="%1."/>
      <w:lvlJc w:val="left"/>
      <w:pPr>
        <w:ind w:left="0" w:firstLine="0"/>
      </w:pPr>
      <w:rPr>
        <w:rFonts w:hint="default"/>
        <w:b/>
      </w:rPr>
    </w:lvl>
    <w:lvl w:ilvl="1">
      <w:start w:val="1"/>
      <w:numFmt w:val="decimal"/>
      <w:lvlText w:val="%1.%2."/>
      <w:lvlJc w:val="left"/>
      <w:pPr>
        <w:ind w:left="0" w:firstLine="0"/>
      </w:pPr>
      <w:rPr>
        <w:rFonts w:hint="default"/>
        <w:b w:val="0"/>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8"/>
  </w:num>
  <w:num w:numId="3">
    <w:abstractNumId w:val="3"/>
  </w:num>
  <w:num w:numId="4">
    <w:abstractNumId w:val="16"/>
  </w:num>
  <w:num w:numId="5">
    <w:abstractNumId w:val="7"/>
  </w:num>
  <w:num w:numId="6">
    <w:abstractNumId w:val="14"/>
  </w:num>
  <w:num w:numId="7">
    <w:abstractNumId w:val="0"/>
  </w:num>
  <w:num w:numId="8">
    <w:abstractNumId w:val="8"/>
  </w:num>
  <w:num w:numId="9">
    <w:abstractNumId w:val="9"/>
  </w:num>
  <w:num w:numId="10">
    <w:abstractNumId w:val="17"/>
  </w:num>
  <w:num w:numId="11">
    <w:abstractNumId w:val="21"/>
  </w:num>
  <w:num w:numId="12">
    <w:abstractNumId w:val="1"/>
  </w:num>
  <w:num w:numId="13">
    <w:abstractNumId w:val="19"/>
  </w:num>
  <w:num w:numId="14">
    <w:abstractNumId w:val="25"/>
  </w:num>
  <w:num w:numId="15">
    <w:abstractNumId w:val="10"/>
  </w:num>
  <w:num w:numId="16">
    <w:abstractNumId w:val="6"/>
  </w:num>
  <w:num w:numId="17">
    <w:abstractNumId w:val="20"/>
  </w:num>
  <w:num w:numId="18">
    <w:abstractNumId w:val="12"/>
  </w:num>
  <w:num w:numId="19">
    <w:abstractNumId w:val="23"/>
  </w:num>
  <w:num w:numId="20">
    <w:abstractNumId w:val="2"/>
  </w:num>
  <w:num w:numId="21">
    <w:abstractNumId w:val="24"/>
  </w:num>
  <w:num w:numId="22">
    <w:abstractNumId w:val="22"/>
  </w:num>
  <w:num w:numId="23">
    <w:abstractNumId w:val="13"/>
  </w:num>
  <w:num w:numId="24">
    <w:abstractNumId w:val="26"/>
  </w:num>
  <w:num w:numId="25">
    <w:abstractNumId w:val="5"/>
  </w:num>
  <w:num w:numId="26">
    <w:abstractNumId w:val="11"/>
  </w:num>
  <w:num w:numId="27">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9B2"/>
    <w:rsid w:val="00012FF9"/>
    <w:rsid w:val="0001389C"/>
    <w:rsid w:val="00014314"/>
    <w:rsid w:val="00021313"/>
    <w:rsid w:val="00021434"/>
    <w:rsid w:val="00021774"/>
    <w:rsid w:val="00021DF3"/>
    <w:rsid w:val="00023869"/>
    <w:rsid w:val="00023BC9"/>
    <w:rsid w:val="00024598"/>
    <w:rsid w:val="000279B0"/>
    <w:rsid w:val="00032769"/>
    <w:rsid w:val="0003311E"/>
    <w:rsid w:val="00037B58"/>
    <w:rsid w:val="00045A7A"/>
    <w:rsid w:val="00051A93"/>
    <w:rsid w:val="00051B73"/>
    <w:rsid w:val="00055610"/>
    <w:rsid w:val="00060ABE"/>
    <w:rsid w:val="00061A50"/>
    <w:rsid w:val="0006361B"/>
    <w:rsid w:val="00064104"/>
    <w:rsid w:val="000652E3"/>
    <w:rsid w:val="000655FA"/>
    <w:rsid w:val="00065E2D"/>
    <w:rsid w:val="00066025"/>
    <w:rsid w:val="00067A8F"/>
    <w:rsid w:val="000701D1"/>
    <w:rsid w:val="00075C7D"/>
    <w:rsid w:val="00076B0F"/>
    <w:rsid w:val="00080A20"/>
    <w:rsid w:val="00082796"/>
    <w:rsid w:val="00082DF4"/>
    <w:rsid w:val="00086FF5"/>
    <w:rsid w:val="00087C0A"/>
    <w:rsid w:val="00093BC4"/>
    <w:rsid w:val="000943E6"/>
    <w:rsid w:val="000966AA"/>
    <w:rsid w:val="00097929"/>
    <w:rsid w:val="000A1E80"/>
    <w:rsid w:val="000A3B70"/>
    <w:rsid w:val="000A4621"/>
    <w:rsid w:val="000A4D67"/>
    <w:rsid w:val="000A5153"/>
    <w:rsid w:val="000B0E78"/>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3BB"/>
    <w:rsid w:val="000D76E4"/>
    <w:rsid w:val="000E3816"/>
    <w:rsid w:val="000E4F77"/>
    <w:rsid w:val="000E6177"/>
    <w:rsid w:val="000F0034"/>
    <w:rsid w:val="000F265C"/>
    <w:rsid w:val="000F3AFA"/>
    <w:rsid w:val="000F5712"/>
    <w:rsid w:val="000F6611"/>
    <w:rsid w:val="000F7E22"/>
    <w:rsid w:val="00103B8B"/>
    <w:rsid w:val="001104F3"/>
    <w:rsid w:val="001110C2"/>
    <w:rsid w:val="00112EEB"/>
    <w:rsid w:val="001173FF"/>
    <w:rsid w:val="001237F7"/>
    <w:rsid w:val="0012563A"/>
    <w:rsid w:val="001264DE"/>
    <w:rsid w:val="001313A7"/>
    <w:rsid w:val="0013276F"/>
    <w:rsid w:val="0013621E"/>
    <w:rsid w:val="0013642E"/>
    <w:rsid w:val="00142EFE"/>
    <w:rsid w:val="00150C7D"/>
    <w:rsid w:val="00151581"/>
    <w:rsid w:val="00152A23"/>
    <w:rsid w:val="00152C6B"/>
    <w:rsid w:val="00155F4E"/>
    <w:rsid w:val="00161F69"/>
    <w:rsid w:val="00162CB7"/>
    <w:rsid w:val="001665C9"/>
    <w:rsid w:val="00166F32"/>
    <w:rsid w:val="00171E5B"/>
    <w:rsid w:val="00171F94"/>
    <w:rsid w:val="00172D60"/>
    <w:rsid w:val="00175D4E"/>
    <w:rsid w:val="0017668A"/>
    <w:rsid w:val="001766FE"/>
    <w:rsid w:val="001771E7"/>
    <w:rsid w:val="001911FF"/>
    <w:rsid w:val="00192006"/>
    <w:rsid w:val="00193180"/>
    <w:rsid w:val="00196792"/>
    <w:rsid w:val="001A2673"/>
    <w:rsid w:val="001B1519"/>
    <w:rsid w:val="001B2E2D"/>
    <w:rsid w:val="001B5CD2"/>
    <w:rsid w:val="001C0BEE"/>
    <w:rsid w:val="001C1E49"/>
    <w:rsid w:val="001C27C1"/>
    <w:rsid w:val="001C2A98"/>
    <w:rsid w:val="001C4D95"/>
    <w:rsid w:val="001C773F"/>
    <w:rsid w:val="001D3D7D"/>
    <w:rsid w:val="001D3FFF"/>
    <w:rsid w:val="001D625F"/>
    <w:rsid w:val="001D68A4"/>
    <w:rsid w:val="001D7576"/>
    <w:rsid w:val="001E0E3F"/>
    <w:rsid w:val="001E14A0"/>
    <w:rsid w:val="001E69B2"/>
    <w:rsid w:val="001E7376"/>
    <w:rsid w:val="001F225C"/>
    <w:rsid w:val="001F6332"/>
    <w:rsid w:val="001F64FA"/>
    <w:rsid w:val="00201CFA"/>
    <w:rsid w:val="0020220D"/>
    <w:rsid w:val="00202448"/>
    <w:rsid w:val="00202D15"/>
    <w:rsid w:val="00205B3F"/>
    <w:rsid w:val="00212255"/>
    <w:rsid w:val="00212EAE"/>
    <w:rsid w:val="00214BEE"/>
    <w:rsid w:val="00220472"/>
    <w:rsid w:val="002205B8"/>
    <w:rsid w:val="00225720"/>
    <w:rsid w:val="002259E5"/>
    <w:rsid w:val="00226140"/>
    <w:rsid w:val="002274C3"/>
    <w:rsid w:val="002274F3"/>
    <w:rsid w:val="0023094C"/>
    <w:rsid w:val="00234BE3"/>
    <w:rsid w:val="00234C8B"/>
    <w:rsid w:val="00235A90"/>
    <w:rsid w:val="002402E3"/>
    <w:rsid w:val="00241E48"/>
    <w:rsid w:val="0024214E"/>
    <w:rsid w:val="00242623"/>
    <w:rsid w:val="00246F6E"/>
    <w:rsid w:val="00250558"/>
    <w:rsid w:val="00252D00"/>
    <w:rsid w:val="00253620"/>
    <w:rsid w:val="0025418E"/>
    <w:rsid w:val="002605D1"/>
    <w:rsid w:val="00260652"/>
    <w:rsid w:val="002613A6"/>
    <w:rsid w:val="00261F25"/>
    <w:rsid w:val="002648A9"/>
    <w:rsid w:val="0026536F"/>
    <w:rsid w:val="0026553C"/>
    <w:rsid w:val="00267DD5"/>
    <w:rsid w:val="002718D7"/>
    <w:rsid w:val="00274A0A"/>
    <w:rsid w:val="00277593"/>
    <w:rsid w:val="0028084C"/>
    <w:rsid w:val="00280909"/>
    <w:rsid w:val="00280918"/>
    <w:rsid w:val="00282AF6"/>
    <w:rsid w:val="0028596A"/>
    <w:rsid w:val="00287085"/>
    <w:rsid w:val="00290AF9"/>
    <w:rsid w:val="002967CF"/>
    <w:rsid w:val="00297788"/>
    <w:rsid w:val="002A3285"/>
    <w:rsid w:val="002A40B5"/>
    <w:rsid w:val="002A484B"/>
    <w:rsid w:val="002A64A6"/>
    <w:rsid w:val="002A69AD"/>
    <w:rsid w:val="002B3301"/>
    <w:rsid w:val="002B7AF5"/>
    <w:rsid w:val="002C47D4"/>
    <w:rsid w:val="002D0F38"/>
    <w:rsid w:val="002D2001"/>
    <w:rsid w:val="002D6CD6"/>
    <w:rsid w:val="002D77E3"/>
    <w:rsid w:val="002F2859"/>
    <w:rsid w:val="002F49C4"/>
    <w:rsid w:val="002F5ED4"/>
    <w:rsid w:val="002F6E3C"/>
    <w:rsid w:val="0030117D"/>
    <w:rsid w:val="00301F30"/>
    <w:rsid w:val="003038FD"/>
    <w:rsid w:val="00303C87"/>
    <w:rsid w:val="003108E5"/>
    <w:rsid w:val="003120CB"/>
    <w:rsid w:val="003121DB"/>
    <w:rsid w:val="00312EDC"/>
    <w:rsid w:val="00316854"/>
    <w:rsid w:val="00320153"/>
    <w:rsid w:val="00320367"/>
    <w:rsid w:val="00322871"/>
    <w:rsid w:val="00326FB3"/>
    <w:rsid w:val="003316D4"/>
    <w:rsid w:val="00333822"/>
    <w:rsid w:val="00336715"/>
    <w:rsid w:val="003401EC"/>
    <w:rsid w:val="00340C42"/>
    <w:rsid w:val="00340DFD"/>
    <w:rsid w:val="00344954"/>
    <w:rsid w:val="00350CD7"/>
    <w:rsid w:val="00360C17"/>
    <w:rsid w:val="003621C6"/>
    <w:rsid w:val="003622B8"/>
    <w:rsid w:val="00366B76"/>
    <w:rsid w:val="00373051"/>
    <w:rsid w:val="00373B8F"/>
    <w:rsid w:val="00376D95"/>
    <w:rsid w:val="00377FBB"/>
    <w:rsid w:val="00385140"/>
    <w:rsid w:val="00393CC7"/>
    <w:rsid w:val="003971F7"/>
    <w:rsid w:val="00397BDA"/>
    <w:rsid w:val="003A16FC"/>
    <w:rsid w:val="003A229A"/>
    <w:rsid w:val="003A4FCD"/>
    <w:rsid w:val="003A7593"/>
    <w:rsid w:val="003B0944"/>
    <w:rsid w:val="003B1593"/>
    <w:rsid w:val="003B4381"/>
    <w:rsid w:val="003C1043"/>
    <w:rsid w:val="003C1A30"/>
    <w:rsid w:val="003C449C"/>
    <w:rsid w:val="003C6779"/>
    <w:rsid w:val="003D04E8"/>
    <w:rsid w:val="003D2998"/>
    <w:rsid w:val="003D2F0A"/>
    <w:rsid w:val="003D3891"/>
    <w:rsid w:val="003D5405"/>
    <w:rsid w:val="003D5D84"/>
    <w:rsid w:val="003E0F4F"/>
    <w:rsid w:val="003E18AC"/>
    <w:rsid w:val="003E1AEE"/>
    <w:rsid w:val="003E210B"/>
    <w:rsid w:val="003E2A12"/>
    <w:rsid w:val="003E3384"/>
    <w:rsid w:val="003E3CA4"/>
    <w:rsid w:val="003E548E"/>
    <w:rsid w:val="0040305E"/>
    <w:rsid w:val="0040723D"/>
    <w:rsid w:val="00407EC8"/>
    <w:rsid w:val="00407EFC"/>
    <w:rsid w:val="0041110A"/>
    <w:rsid w:val="00411624"/>
    <w:rsid w:val="004148E1"/>
    <w:rsid w:val="00414CFA"/>
    <w:rsid w:val="00415EC0"/>
    <w:rsid w:val="0042007E"/>
    <w:rsid w:val="00420BE9"/>
    <w:rsid w:val="00423AD8"/>
    <w:rsid w:val="00423FDD"/>
    <w:rsid w:val="00424C85"/>
    <w:rsid w:val="004260BD"/>
    <w:rsid w:val="0043012F"/>
    <w:rsid w:val="00430F1F"/>
    <w:rsid w:val="004326EA"/>
    <w:rsid w:val="00437B37"/>
    <w:rsid w:val="0044434C"/>
    <w:rsid w:val="0044456B"/>
    <w:rsid w:val="00447BD1"/>
    <w:rsid w:val="004507F3"/>
    <w:rsid w:val="00450AF4"/>
    <w:rsid w:val="00456A57"/>
    <w:rsid w:val="004607DE"/>
    <w:rsid w:val="004671C7"/>
    <w:rsid w:val="004678AA"/>
    <w:rsid w:val="00472AC5"/>
    <w:rsid w:val="00472F4D"/>
    <w:rsid w:val="004730BF"/>
    <w:rsid w:val="00474DCB"/>
    <w:rsid w:val="0047535C"/>
    <w:rsid w:val="004762F6"/>
    <w:rsid w:val="00481D57"/>
    <w:rsid w:val="00481E05"/>
    <w:rsid w:val="00485870"/>
    <w:rsid w:val="00485B5F"/>
    <w:rsid w:val="00485FE8"/>
    <w:rsid w:val="004918D1"/>
    <w:rsid w:val="00492473"/>
    <w:rsid w:val="00492DB0"/>
    <w:rsid w:val="00492EB5"/>
    <w:rsid w:val="00494F77"/>
    <w:rsid w:val="00497721"/>
    <w:rsid w:val="004A0229"/>
    <w:rsid w:val="004A28E8"/>
    <w:rsid w:val="004A35D2"/>
    <w:rsid w:val="004A71E4"/>
    <w:rsid w:val="004B2F00"/>
    <w:rsid w:val="004B4BEF"/>
    <w:rsid w:val="004B530E"/>
    <w:rsid w:val="004B6176"/>
    <w:rsid w:val="004B6E31"/>
    <w:rsid w:val="004C1D66"/>
    <w:rsid w:val="004C31D7"/>
    <w:rsid w:val="004C4AD2"/>
    <w:rsid w:val="004C5E8A"/>
    <w:rsid w:val="004C6981"/>
    <w:rsid w:val="004C6FEC"/>
    <w:rsid w:val="004D1F21"/>
    <w:rsid w:val="004D268C"/>
    <w:rsid w:val="004D59D8"/>
    <w:rsid w:val="004D5DA1"/>
    <w:rsid w:val="004E150F"/>
    <w:rsid w:val="004E1DCA"/>
    <w:rsid w:val="004E23A1"/>
    <w:rsid w:val="004E3489"/>
    <w:rsid w:val="004E358A"/>
    <w:rsid w:val="004E3AFA"/>
    <w:rsid w:val="004E4686"/>
    <w:rsid w:val="004E6588"/>
    <w:rsid w:val="004E7669"/>
    <w:rsid w:val="004E7C7D"/>
    <w:rsid w:val="004F2742"/>
    <w:rsid w:val="00502A0A"/>
    <w:rsid w:val="00502ECE"/>
    <w:rsid w:val="00507C50"/>
    <w:rsid w:val="00514D40"/>
    <w:rsid w:val="00517C3A"/>
    <w:rsid w:val="005241F9"/>
    <w:rsid w:val="0052715C"/>
    <w:rsid w:val="00527BF4"/>
    <w:rsid w:val="005324BE"/>
    <w:rsid w:val="00532EED"/>
    <w:rsid w:val="00534F6C"/>
    <w:rsid w:val="00535994"/>
    <w:rsid w:val="0053646D"/>
    <w:rsid w:val="00540AAD"/>
    <w:rsid w:val="00543EC1"/>
    <w:rsid w:val="0054408B"/>
    <w:rsid w:val="00546458"/>
    <w:rsid w:val="0055087C"/>
    <w:rsid w:val="00553413"/>
    <w:rsid w:val="00555983"/>
    <w:rsid w:val="00560E31"/>
    <w:rsid w:val="00561BDA"/>
    <w:rsid w:val="00581B23"/>
    <w:rsid w:val="0058219C"/>
    <w:rsid w:val="005834A5"/>
    <w:rsid w:val="0058707F"/>
    <w:rsid w:val="00591DBD"/>
    <w:rsid w:val="005931FE"/>
    <w:rsid w:val="00595AAD"/>
    <w:rsid w:val="005A0028"/>
    <w:rsid w:val="005A0ACC"/>
    <w:rsid w:val="005B0072"/>
    <w:rsid w:val="005B0732"/>
    <w:rsid w:val="005B38A0"/>
    <w:rsid w:val="005B3FC4"/>
    <w:rsid w:val="005B491C"/>
    <w:rsid w:val="005B4DBF"/>
    <w:rsid w:val="005B5DE2"/>
    <w:rsid w:val="005B674C"/>
    <w:rsid w:val="005B6AEF"/>
    <w:rsid w:val="005C24F2"/>
    <w:rsid w:val="005C7561"/>
    <w:rsid w:val="005D1E57"/>
    <w:rsid w:val="005D2F57"/>
    <w:rsid w:val="005D34F6"/>
    <w:rsid w:val="005D4F1A"/>
    <w:rsid w:val="005E0D78"/>
    <w:rsid w:val="005E1884"/>
    <w:rsid w:val="005F373A"/>
    <w:rsid w:val="005F4F87"/>
    <w:rsid w:val="005F6B0E"/>
    <w:rsid w:val="005F760E"/>
    <w:rsid w:val="005F7B1D"/>
    <w:rsid w:val="005F7E91"/>
    <w:rsid w:val="00600833"/>
    <w:rsid w:val="0060222A"/>
    <w:rsid w:val="006070C4"/>
    <w:rsid w:val="00610C21"/>
    <w:rsid w:val="00611161"/>
    <w:rsid w:val="00611907"/>
    <w:rsid w:val="00613116"/>
    <w:rsid w:val="006202A6"/>
    <w:rsid w:val="0062054B"/>
    <w:rsid w:val="00621C4E"/>
    <w:rsid w:val="00623C6B"/>
    <w:rsid w:val="00624EAE"/>
    <w:rsid w:val="006305D7"/>
    <w:rsid w:val="00632F63"/>
    <w:rsid w:val="00633A01"/>
    <w:rsid w:val="00633B97"/>
    <w:rsid w:val="006341F7"/>
    <w:rsid w:val="00634585"/>
    <w:rsid w:val="00635014"/>
    <w:rsid w:val="006369CE"/>
    <w:rsid w:val="006411CA"/>
    <w:rsid w:val="0064297B"/>
    <w:rsid w:val="00642BE1"/>
    <w:rsid w:val="0064605E"/>
    <w:rsid w:val="00652AE8"/>
    <w:rsid w:val="006544E8"/>
    <w:rsid w:val="006619C8"/>
    <w:rsid w:val="00664AC0"/>
    <w:rsid w:val="00671710"/>
    <w:rsid w:val="00671EA4"/>
    <w:rsid w:val="00673414"/>
    <w:rsid w:val="00676079"/>
    <w:rsid w:val="00676ECD"/>
    <w:rsid w:val="00677D0A"/>
    <w:rsid w:val="0068185F"/>
    <w:rsid w:val="006A01CF"/>
    <w:rsid w:val="006A1595"/>
    <w:rsid w:val="006A60DD"/>
    <w:rsid w:val="006B0679"/>
    <w:rsid w:val="006B074C"/>
    <w:rsid w:val="006B3B84"/>
    <w:rsid w:val="006B4E7C"/>
    <w:rsid w:val="006B5D8C"/>
    <w:rsid w:val="006B72D4"/>
    <w:rsid w:val="006C0AA0"/>
    <w:rsid w:val="006C11CC"/>
    <w:rsid w:val="006C1AEB"/>
    <w:rsid w:val="006C1D5A"/>
    <w:rsid w:val="006C57FE"/>
    <w:rsid w:val="006C598E"/>
    <w:rsid w:val="006C668E"/>
    <w:rsid w:val="006D069D"/>
    <w:rsid w:val="006D1AD4"/>
    <w:rsid w:val="006D39D7"/>
    <w:rsid w:val="006D7BD0"/>
    <w:rsid w:val="006E0A99"/>
    <w:rsid w:val="006E4B63"/>
    <w:rsid w:val="006F06E4"/>
    <w:rsid w:val="006F1DE9"/>
    <w:rsid w:val="006F7B41"/>
    <w:rsid w:val="00702B5D"/>
    <w:rsid w:val="007036E4"/>
    <w:rsid w:val="00703B24"/>
    <w:rsid w:val="00703ED2"/>
    <w:rsid w:val="00707B8D"/>
    <w:rsid w:val="00711D33"/>
    <w:rsid w:val="00712959"/>
    <w:rsid w:val="007130B3"/>
    <w:rsid w:val="00713636"/>
    <w:rsid w:val="00714B8C"/>
    <w:rsid w:val="0071675D"/>
    <w:rsid w:val="00717736"/>
    <w:rsid w:val="00724FD9"/>
    <w:rsid w:val="00727B16"/>
    <w:rsid w:val="00727B66"/>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7CB9"/>
    <w:rsid w:val="007819FF"/>
    <w:rsid w:val="00782B77"/>
    <w:rsid w:val="0078360C"/>
    <w:rsid w:val="00784A4C"/>
    <w:rsid w:val="00784BC6"/>
    <w:rsid w:val="0078523D"/>
    <w:rsid w:val="007931DF"/>
    <w:rsid w:val="007952D2"/>
    <w:rsid w:val="007A0172"/>
    <w:rsid w:val="007A1804"/>
    <w:rsid w:val="007A2511"/>
    <w:rsid w:val="007A260E"/>
    <w:rsid w:val="007A4D4C"/>
    <w:rsid w:val="007A4DD6"/>
    <w:rsid w:val="007A5CB9"/>
    <w:rsid w:val="007B129E"/>
    <w:rsid w:val="007B20AE"/>
    <w:rsid w:val="007B36F3"/>
    <w:rsid w:val="007B407D"/>
    <w:rsid w:val="007B6B07"/>
    <w:rsid w:val="007B6D43"/>
    <w:rsid w:val="007B749A"/>
    <w:rsid w:val="007B7C6E"/>
    <w:rsid w:val="007C50A0"/>
    <w:rsid w:val="007D44D7"/>
    <w:rsid w:val="007D621A"/>
    <w:rsid w:val="007E058A"/>
    <w:rsid w:val="007E0DAC"/>
    <w:rsid w:val="007E2887"/>
    <w:rsid w:val="007E461E"/>
    <w:rsid w:val="007E5278"/>
    <w:rsid w:val="007E749C"/>
    <w:rsid w:val="007F1B5C"/>
    <w:rsid w:val="007F3A9B"/>
    <w:rsid w:val="007F6A00"/>
    <w:rsid w:val="00801257"/>
    <w:rsid w:val="00803B0A"/>
    <w:rsid w:val="00804DED"/>
    <w:rsid w:val="00805B96"/>
    <w:rsid w:val="008105BE"/>
    <w:rsid w:val="008115A5"/>
    <w:rsid w:val="00811610"/>
    <w:rsid w:val="00811D46"/>
    <w:rsid w:val="0081415D"/>
    <w:rsid w:val="00815374"/>
    <w:rsid w:val="00820229"/>
    <w:rsid w:val="00822448"/>
    <w:rsid w:val="00822ABE"/>
    <w:rsid w:val="00823E53"/>
    <w:rsid w:val="008244D1"/>
    <w:rsid w:val="00827F51"/>
    <w:rsid w:val="00830897"/>
    <w:rsid w:val="0083104E"/>
    <w:rsid w:val="008320D7"/>
    <w:rsid w:val="008343BE"/>
    <w:rsid w:val="00836535"/>
    <w:rsid w:val="00840FB4"/>
    <w:rsid w:val="008410B2"/>
    <w:rsid w:val="00842A61"/>
    <w:rsid w:val="00847054"/>
    <w:rsid w:val="008500A0"/>
    <w:rsid w:val="008524E5"/>
    <w:rsid w:val="0085351C"/>
    <w:rsid w:val="0085435A"/>
    <w:rsid w:val="008549CA"/>
    <w:rsid w:val="008556C3"/>
    <w:rsid w:val="0085687C"/>
    <w:rsid w:val="00864FFF"/>
    <w:rsid w:val="008706C5"/>
    <w:rsid w:val="00873707"/>
    <w:rsid w:val="00874B20"/>
    <w:rsid w:val="008757C6"/>
    <w:rsid w:val="008763E1"/>
    <w:rsid w:val="008769E6"/>
    <w:rsid w:val="00877307"/>
    <w:rsid w:val="0087775C"/>
    <w:rsid w:val="00877EC8"/>
    <w:rsid w:val="00880F36"/>
    <w:rsid w:val="00885530"/>
    <w:rsid w:val="008910D1"/>
    <w:rsid w:val="0089296C"/>
    <w:rsid w:val="00895822"/>
    <w:rsid w:val="00896ABD"/>
    <w:rsid w:val="00897AB6"/>
    <w:rsid w:val="008A3380"/>
    <w:rsid w:val="008A5C9B"/>
    <w:rsid w:val="008A7A9C"/>
    <w:rsid w:val="008B5218"/>
    <w:rsid w:val="008B52EF"/>
    <w:rsid w:val="008B7102"/>
    <w:rsid w:val="008C3B7D"/>
    <w:rsid w:val="008C487B"/>
    <w:rsid w:val="008D0F90"/>
    <w:rsid w:val="008D3715"/>
    <w:rsid w:val="008D5465"/>
    <w:rsid w:val="008D5E61"/>
    <w:rsid w:val="008D7EB7"/>
    <w:rsid w:val="008D7EC5"/>
    <w:rsid w:val="008E1A9C"/>
    <w:rsid w:val="008E3684"/>
    <w:rsid w:val="008E57F5"/>
    <w:rsid w:val="008E7606"/>
    <w:rsid w:val="008F1DAA"/>
    <w:rsid w:val="008F329A"/>
    <w:rsid w:val="008F3EBD"/>
    <w:rsid w:val="008F60B2"/>
    <w:rsid w:val="008F7C41"/>
    <w:rsid w:val="009031E2"/>
    <w:rsid w:val="0091276C"/>
    <w:rsid w:val="009165AC"/>
    <w:rsid w:val="00916FFC"/>
    <w:rsid w:val="00917395"/>
    <w:rsid w:val="00917ABF"/>
    <w:rsid w:val="0092053F"/>
    <w:rsid w:val="0092277B"/>
    <w:rsid w:val="0092340A"/>
    <w:rsid w:val="0092782C"/>
    <w:rsid w:val="00927F69"/>
    <w:rsid w:val="009313D9"/>
    <w:rsid w:val="00935B7F"/>
    <w:rsid w:val="0094033E"/>
    <w:rsid w:val="00941293"/>
    <w:rsid w:val="00942216"/>
    <w:rsid w:val="009433F7"/>
    <w:rsid w:val="00946372"/>
    <w:rsid w:val="00950C17"/>
    <w:rsid w:val="00951FAF"/>
    <w:rsid w:val="00954740"/>
    <w:rsid w:val="009559A4"/>
    <w:rsid w:val="00955AE5"/>
    <w:rsid w:val="00962E71"/>
    <w:rsid w:val="00963ABC"/>
    <w:rsid w:val="00965D21"/>
    <w:rsid w:val="00967764"/>
    <w:rsid w:val="00970B0E"/>
    <w:rsid w:val="00970BB9"/>
    <w:rsid w:val="009726EE"/>
    <w:rsid w:val="00972CDE"/>
    <w:rsid w:val="009733DD"/>
    <w:rsid w:val="00975573"/>
    <w:rsid w:val="009756BA"/>
    <w:rsid w:val="00976D03"/>
    <w:rsid w:val="00977B30"/>
    <w:rsid w:val="0098179F"/>
    <w:rsid w:val="00982F41"/>
    <w:rsid w:val="00985090"/>
    <w:rsid w:val="00987710"/>
    <w:rsid w:val="009904AB"/>
    <w:rsid w:val="00995688"/>
    <w:rsid w:val="009958A6"/>
    <w:rsid w:val="00996456"/>
    <w:rsid w:val="009A04F5"/>
    <w:rsid w:val="009A15EF"/>
    <w:rsid w:val="009A38A5"/>
    <w:rsid w:val="009A3EFB"/>
    <w:rsid w:val="009A4580"/>
    <w:rsid w:val="009A5B73"/>
    <w:rsid w:val="009A63B7"/>
    <w:rsid w:val="009B118B"/>
    <w:rsid w:val="009B1737"/>
    <w:rsid w:val="009B1CB7"/>
    <w:rsid w:val="009B2AE6"/>
    <w:rsid w:val="009B3D4B"/>
    <w:rsid w:val="009B548A"/>
    <w:rsid w:val="009B5B99"/>
    <w:rsid w:val="009B6EFC"/>
    <w:rsid w:val="009C1FD0"/>
    <w:rsid w:val="009C2DF8"/>
    <w:rsid w:val="009C31BF"/>
    <w:rsid w:val="009C68B7"/>
    <w:rsid w:val="009D0834"/>
    <w:rsid w:val="009D0A1E"/>
    <w:rsid w:val="009D2AE3"/>
    <w:rsid w:val="009D52BC"/>
    <w:rsid w:val="009D7D0A"/>
    <w:rsid w:val="009E09D9"/>
    <w:rsid w:val="009F01B1"/>
    <w:rsid w:val="009F0DBB"/>
    <w:rsid w:val="009F3887"/>
    <w:rsid w:val="009F659A"/>
    <w:rsid w:val="009F732B"/>
    <w:rsid w:val="00A01FE0"/>
    <w:rsid w:val="00A0556B"/>
    <w:rsid w:val="00A06945"/>
    <w:rsid w:val="00A10656"/>
    <w:rsid w:val="00A113C0"/>
    <w:rsid w:val="00A12FA6"/>
    <w:rsid w:val="00A1339B"/>
    <w:rsid w:val="00A14ABA"/>
    <w:rsid w:val="00A15B51"/>
    <w:rsid w:val="00A24CB6"/>
    <w:rsid w:val="00A26CD2"/>
    <w:rsid w:val="00A27244"/>
    <w:rsid w:val="00A27667"/>
    <w:rsid w:val="00A32979"/>
    <w:rsid w:val="00A34A67"/>
    <w:rsid w:val="00A37462"/>
    <w:rsid w:val="00A43B3B"/>
    <w:rsid w:val="00A459E1"/>
    <w:rsid w:val="00A46AC4"/>
    <w:rsid w:val="00A52296"/>
    <w:rsid w:val="00A55661"/>
    <w:rsid w:val="00A61B70"/>
    <w:rsid w:val="00A61FA8"/>
    <w:rsid w:val="00A637F4"/>
    <w:rsid w:val="00A64DF2"/>
    <w:rsid w:val="00A65485"/>
    <w:rsid w:val="00A66E05"/>
    <w:rsid w:val="00A70753"/>
    <w:rsid w:val="00A712D2"/>
    <w:rsid w:val="00A82214"/>
    <w:rsid w:val="00A82C8A"/>
    <w:rsid w:val="00A8346B"/>
    <w:rsid w:val="00A852FF"/>
    <w:rsid w:val="00A87337"/>
    <w:rsid w:val="00A90C97"/>
    <w:rsid w:val="00A92DDC"/>
    <w:rsid w:val="00A95A8C"/>
    <w:rsid w:val="00A960C8"/>
    <w:rsid w:val="00A96604"/>
    <w:rsid w:val="00AA03DF"/>
    <w:rsid w:val="00AA1B4F"/>
    <w:rsid w:val="00AA21D8"/>
    <w:rsid w:val="00AA271A"/>
    <w:rsid w:val="00AA3270"/>
    <w:rsid w:val="00AA4A85"/>
    <w:rsid w:val="00AA54F3"/>
    <w:rsid w:val="00AA6B43"/>
    <w:rsid w:val="00AA720D"/>
    <w:rsid w:val="00AB1DFA"/>
    <w:rsid w:val="00AB367A"/>
    <w:rsid w:val="00AC01D1"/>
    <w:rsid w:val="00AC0AB2"/>
    <w:rsid w:val="00AC0E9F"/>
    <w:rsid w:val="00AC52A5"/>
    <w:rsid w:val="00AC6EFD"/>
    <w:rsid w:val="00AC7151"/>
    <w:rsid w:val="00AD460A"/>
    <w:rsid w:val="00AD6A05"/>
    <w:rsid w:val="00AE0AEE"/>
    <w:rsid w:val="00AE118B"/>
    <w:rsid w:val="00AE272B"/>
    <w:rsid w:val="00AE36E6"/>
    <w:rsid w:val="00AE3E3A"/>
    <w:rsid w:val="00AE77B4"/>
    <w:rsid w:val="00AE7C1A"/>
    <w:rsid w:val="00AE7DF8"/>
    <w:rsid w:val="00AF0282"/>
    <w:rsid w:val="00AF0D9C"/>
    <w:rsid w:val="00AF13AB"/>
    <w:rsid w:val="00AF1D36"/>
    <w:rsid w:val="00AF280B"/>
    <w:rsid w:val="00AF5F75"/>
    <w:rsid w:val="00AF6001"/>
    <w:rsid w:val="00B00D97"/>
    <w:rsid w:val="00B01A16"/>
    <w:rsid w:val="00B07F45"/>
    <w:rsid w:val="00B1021A"/>
    <w:rsid w:val="00B1481A"/>
    <w:rsid w:val="00B1565D"/>
    <w:rsid w:val="00B15A1F"/>
    <w:rsid w:val="00B15FE9"/>
    <w:rsid w:val="00B2007A"/>
    <w:rsid w:val="00B212C9"/>
    <w:rsid w:val="00B2148A"/>
    <w:rsid w:val="00B220C2"/>
    <w:rsid w:val="00B25B32"/>
    <w:rsid w:val="00B27D9D"/>
    <w:rsid w:val="00B32616"/>
    <w:rsid w:val="00B34C77"/>
    <w:rsid w:val="00B36C42"/>
    <w:rsid w:val="00B42EA7"/>
    <w:rsid w:val="00B430C7"/>
    <w:rsid w:val="00B51845"/>
    <w:rsid w:val="00B51923"/>
    <w:rsid w:val="00B5337C"/>
    <w:rsid w:val="00B53FDE"/>
    <w:rsid w:val="00B56397"/>
    <w:rsid w:val="00B5656A"/>
    <w:rsid w:val="00B571DA"/>
    <w:rsid w:val="00B6027B"/>
    <w:rsid w:val="00B636C8"/>
    <w:rsid w:val="00B65EDB"/>
    <w:rsid w:val="00B67AFF"/>
    <w:rsid w:val="00B70B59"/>
    <w:rsid w:val="00B72830"/>
    <w:rsid w:val="00B73657"/>
    <w:rsid w:val="00B739B3"/>
    <w:rsid w:val="00B81B15"/>
    <w:rsid w:val="00B85FD5"/>
    <w:rsid w:val="00B915AE"/>
    <w:rsid w:val="00B96AD6"/>
    <w:rsid w:val="00BA1735"/>
    <w:rsid w:val="00BA19FA"/>
    <w:rsid w:val="00BA2216"/>
    <w:rsid w:val="00BA4288"/>
    <w:rsid w:val="00BA66FB"/>
    <w:rsid w:val="00BB0902"/>
    <w:rsid w:val="00BB1852"/>
    <w:rsid w:val="00BB1F9C"/>
    <w:rsid w:val="00BB48E5"/>
    <w:rsid w:val="00BB5607"/>
    <w:rsid w:val="00BB5ACA"/>
    <w:rsid w:val="00BB627F"/>
    <w:rsid w:val="00BB6B4B"/>
    <w:rsid w:val="00BC0C17"/>
    <w:rsid w:val="00BC3823"/>
    <w:rsid w:val="00BC5841"/>
    <w:rsid w:val="00BD298C"/>
    <w:rsid w:val="00BD2EF0"/>
    <w:rsid w:val="00BD60B4"/>
    <w:rsid w:val="00BD796B"/>
    <w:rsid w:val="00BE2CE8"/>
    <w:rsid w:val="00BE40C0"/>
    <w:rsid w:val="00BE5F4A"/>
    <w:rsid w:val="00BE7AEF"/>
    <w:rsid w:val="00BF01E4"/>
    <w:rsid w:val="00BF09B0"/>
    <w:rsid w:val="00BF1544"/>
    <w:rsid w:val="00BF1B53"/>
    <w:rsid w:val="00BF246D"/>
    <w:rsid w:val="00BF2682"/>
    <w:rsid w:val="00BF4EA4"/>
    <w:rsid w:val="00BF68B2"/>
    <w:rsid w:val="00C06F06"/>
    <w:rsid w:val="00C20FAD"/>
    <w:rsid w:val="00C2375F"/>
    <w:rsid w:val="00C247CB"/>
    <w:rsid w:val="00C2689E"/>
    <w:rsid w:val="00C26DC3"/>
    <w:rsid w:val="00C32E66"/>
    <w:rsid w:val="00C3355F"/>
    <w:rsid w:val="00C33A04"/>
    <w:rsid w:val="00C3569A"/>
    <w:rsid w:val="00C363CC"/>
    <w:rsid w:val="00C37A55"/>
    <w:rsid w:val="00C43F48"/>
    <w:rsid w:val="00C448FF"/>
    <w:rsid w:val="00C45E57"/>
    <w:rsid w:val="00C52F29"/>
    <w:rsid w:val="00C55C10"/>
    <w:rsid w:val="00C56CE6"/>
    <w:rsid w:val="00C5745F"/>
    <w:rsid w:val="00C60005"/>
    <w:rsid w:val="00C60D9C"/>
    <w:rsid w:val="00C61A98"/>
    <w:rsid w:val="00C63201"/>
    <w:rsid w:val="00C64E62"/>
    <w:rsid w:val="00C651D5"/>
    <w:rsid w:val="00C65750"/>
    <w:rsid w:val="00C65CCC"/>
    <w:rsid w:val="00C751AE"/>
    <w:rsid w:val="00C7618F"/>
    <w:rsid w:val="00C765A9"/>
    <w:rsid w:val="00C81157"/>
    <w:rsid w:val="00C8162D"/>
    <w:rsid w:val="00C830BB"/>
    <w:rsid w:val="00C83A0B"/>
    <w:rsid w:val="00C842D0"/>
    <w:rsid w:val="00C84ED1"/>
    <w:rsid w:val="00C863CC"/>
    <w:rsid w:val="00C9038F"/>
    <w:rsid w:val="00C92AAB"/>
    <w:rsid w:val="00C95D4C"/>
    <w:rsid w:val="00C9637F"/>
    <w:rsid w:val="00C9708A"/>
    <w:rsid w:val="00C97871"/>
    <w:rsid w:val="00CA2435"/>
    <w:rsid w:val="00CA4068"/>
    <w:rsid w:val="00CA67F4"/>
    <w:rsid w:val="00CA724A"/>
    <w:rsid w:val="00CB28D7"/>
    <w:rsid w:val="00CB330A"/>
    <w:rsid w:val="00CB37F8"/>
    <w:rsid w:val="00CB7DC3"/>
    <w:rsid w:val="00CC26F5"/>
    <w:rsid w:val="00CC5BE1"/>
    <w:rsid w:val="00CC75A2"/>
    <w:rsid w:val="00CC7A18"/>
    <w:rsid w:val="00CD079C"/>
    <w:rsid w:val="00CD0E2F"/>
    <w:rsid w:val="00CD1D49"/>
    <w:rsid w:val="00CD2F20"/>
    <w:rsid w:val="00CD6B20"/>
    <w:rsid w:val="00CE1339"/>
    <w:rsid w:val="00CE1394"/>
    <w:rsid w:val="00CE61CC"/>
    <w:rsid w:val="00CE6E42"/>
    <w:rsid w:val="00CF0A84"/>
    <w:rsid w:val="00CF20B7"/>
    <w:rsid w:val="00CF6692"/>
    <w:rsid w:val="00CF7441"/>
    <w:rsid w:val="00D00D16"/>
    <w:rsid w:val="00D03C6C"/>
    <w:rsid w:val="00D042AE"/>
    <w:rsid w:val="00D046DB"/>
    <w:rsid w:val="00D04760"/>
    <w:rsid w:val="00D04A95"/>
    <w:rsid w:val="00D06288"/>
    <w:rsid w:val="00D068C7"/>
    <w:rsid w:val="00D128A4"/>
    <w:rsid w:val="00D147C8"/>
    <w:rsid w:val="00D15131"/>
    <w:rsid w:val="00D16FA2"/>
    <w:rsid w:val="00D20954"/>
    <w:rsid w:val="00D21C39"/>
    <w:rsid w:val="00D21E2F"/>
    <w:rsid w:val="00D21FC6"/>
    <w:rsid w:val="00D2243A"/>
    <w:rsid w:val="00D33393"/>
    <w:rsid w:val="00D33D36"/>
    <w:rsid w:val="00D33EC9"/>
    <w:rsid w:val="00D3442A"/>
    <w:rsid w:val="00D34D94"/>
    <w:rsid w:val="00D409E2"/>
    <w:rsid w:val="00D427D7"/>
    <w:rsid w:val="00D44E62"/>
    <w:rsid w:val="00D51570"/>
    <w:rsid w:val="00D556AD"/>
    <w:rsid w:val="00D60381"/>
    <w:rsid w:val="00D616DE"/>
    <w:rsid w:val="00D62201"/>
    <w:rsid w:val="00D62664"/>
    <w:rsid w:val="00D63551"/>
    <w:rsid w:val="00D651D1"/>
    <w:rsid w:val="00D717BB"/>
    <w:rsid w:val="00D7226B"/>
    <w:rsid w:val="00D72707"/>
    <w:rsid w:val="00D758B8"/>
    <w:rsid w:val="00D75A9C"/>
    <w:rsid w:val="00D75E77"/>
    <w:rsid w:val="00D829C8"/>
    <w:rsid w:val="00D90871"/>
    <w:rsid w:val="00D9155F"/>
    <w:rsid w:val="00D9403F"/>
    <w:rsid w:val="00D959B4"/>
    <w:rsid w:val="00D97F3C"/>
    <w:rsid w:val="00DA44DE"/>
    <w:rsid w:val="00DB620A"/>
    <w:rsid w:val="00DB6903"/>
    <w:rsid w:val="00DC3832"/>
    <w:rsid w:val="00DC7A51"/>
    <w:rsid w:val="00DD3B1E"/>
    <w:rsid w:val="00DE5B5F"/>
    <w:rsid w:val="00DE6695"/>
    <w:rsid w:val="00DF02C2"/>
    <w:rsid w:val="00DF614E"/>
    <w:rsid w:val="00E00696"/>
    <w:rsid w:val="00E014F5"/>
    <w:rsid w:val="00E03651"/>
    <w:rsid w:val="00E03808"/>
    <w:rsid w:val="00E060C2"/>
    <w:rsid w:val="00E06324"/>
    <w:rsid w:val="00E0664C"/>
    <w:rsid w:val="00E07B81"/>
    <w:rsid w:val="00E10AFD"/>
    <w:rsid w:val="00E12B11"/>
    <w:rsid w:val="00E12FB0"/>
    <w:rsid w:val="00E14814"/>
    <w:rsid w:val="00E14F8C"/>
    <w:rsid w:val="00E1591B"/>
    <w:rsid w:val="00E16A50"/>
    <w:rsid w:val="00E24741"/>
    <w:rsid w:val="00E249D5"/>
    <w:rsid w:val="00E25017"/>
    <w:rsid w:val="00E26F73"/>
    <w:rsid w:val="00E30A34"/>
    <w:rsid w:val="00E33C68"/>
    <w:rsid w:val="00E343DE"/>
    <w:rsid w:val="00E34EEB"/>
    <w:rsid w:val="00E35CD1"/>
    <w:rsid w:val="00E3687C"/>
    <w:rsid w:val="00E413EF"/>
    <w:rsid w:val="00E44BF1"/>
    <w:rsid w:val="00E44EB9"/>
    <w:rsid w:val="00E45BDC"/>
    <w:rsid w:val="00E46358"/>
    <w:rsid w:val="00E471DC"/>
    <w:rsid w:val="00E50EB4"/>
    <w:rsid w:val="00E51445"/>
    <w:rsid w:val="00E532FC"/>
    <w:rsid w:val="00E559B4"/>
    <w:rsid w:val="00E55BB0"/>
    <w:rsid w:val="00E57E29"/>
    <w:rsid w:val="00E6012C"/>
    <w:rsid w:val="00E609E5"/>
    <w:rsid w:val="00E60F27"/>
    <w:rsid w:val="00E64D93"/>
    <w:rsid w:val="00E65EDB"/>
    <w:rsid w:val="00E66927"/>
    <w:rsid w:val="00E66FB5"/>
    <w:rsid w:val="00E676AA"/>
    <w:rsid w:val="00E677B8"/>
    <w:rsid w:val="00E67FA1"/>
    <w:rsid w:val="00E72442"/>
    <w:rsid w:val="00E7387D"/>
    <w:rsid w:val="00E73D53"/>
    <w:rsid w:val="00E750AF"/>
    <w:rsid w:val="00E75111"/>
    <w:rsid w:val="00E75789"/>
    <w:rsid w:val="00E77296"/>
    <w:rsid w:val="00E87527"/>
    <w:rsid w:val="00E87EF7"/>
    <w:rsid w:val="00E904FE"/>
    <w:rsid w:val="00E93763"/>
    <w:rsid w:val="00E946B8"/>
    <w:rsid w:val="00E96C4C"/>
    <w:rsid w:val="00EA2AAE"/>
    <w:rsid w:val="00EA2EC0"/>
    <w:rsid w:val="00EA427A"/>
    <w:rsid w:val="00EA53CE"/>
    <w:rsid w:val="00EA723B"/>
    <w:rsid w:val="00EB6350"/>
    <w:rsid w:val="00EB687A"/>
    <w:rsid w:val="00EB72FD"/>
    <w:rsid w:val="00EB78D8"/>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E74E6"/>
    <w:rsid w:val="00EF1462"/>
    <w:rsid w:val="00EF54FD"/>
    <w:rsid w:val="00F029C7"/>
    <w:rsid w:val="00F053A1"/>
    <w:rsid w:val="00F07F0D"/>
    <w:rsid w:val="00F103BA"/>
    <w:rsid w:val="00F13112"/>
    <w:rsid w:val="00F16FE6"/>
    <w:rsid w:val="00F238BD"/>
    <w:rsid w:val="00F24992"/>
    <w:rsid w:val="00F24E7D"/>
    <w:rsid w:val="00F300DB"/>
    <w:rsid w:val="00F3124F"/>
    <w:rsid w:val="00F32F2F"/>
    <w:rsid w:val="00F33F3F"/>
    <w:rsid w:val="00F35BDD"/>
    <w:rsid w:val="00F35EF0"/>
    <w:rsid w:val="00F3781F"/>
    <w:rsid w:val="00F403FD"/>
    <w:rsid w:val="00F41E72"/>
    <w:rsid w:val="00F45BDF"/>
    <w:rsid w:val="00F50300"/>
    <w:rsid w:val="00F540B7"/>
    <w:rsid w:val="00F5414B"/>
    <w:rsid w:val="00F56E39"/>
    <w:rsid w:val="00F623E9"/>
    <w:rsid w:val="00F63951"/>
    <w:rsid w:val="00F63BA8"/>
    <w:rsid w:val="00F63C86"/>
    <w:rsid w:val="00F66202"/>
    <w:rsid w:val="00F72FFA"/>
    <w:rsid w:val="00F73144"/>
    <w:rsid w:val="00F736F5"/>
    <w:rsid w:val="00F766BE"/>
    <w:rsid w:val="00F77EB9"/>
    <w:rsid w:val="00F80635"/>
    <w:rsid w:val="00F8115F"/>
    <w:rsid w:val="00F815D1"/>
    <w:rsid w:val="00F81E7E"/>
    <w:rsid w:val="00F81F0F"/>
    <w:rsid w:val="00F825F4"/>
    <w:rsid w:val="00F901FF"/>
    <w:rsid w:val="00F91B41"/>
    <w:rsid w:val="00F92AA1"/>
    <w:rsid w:val="00F932DE"/>
    <w:rsid w:val="00F94D27"/>
    <w:rsid w:val="00F963DD"/>
    <w:rsid w:val="00F9641A"/>
    <w:rsid w:val="00F97004"/>
    <w:rsid w:val="00FA2045"/>
    <w:rsid w:val="00FA327A"/>
    <w:rsid w:val="00FA7A16"/>
    <w:rsid w:val="00FA7A66"/>
    <w:rsid w:val="00FB1AA9"/>
    <w:rsid w:val="00FB4163"/>
    <w:rsid w:val="00FB476F"/>
    <w:rsid w:val="00FB4B5A"/>
    <w:rsid w:val="00FB5245"/>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A5A"/>
    <w:rsid w:val="00FF1B2A"/>
    <w:rsid w:val="00FF2160"/>
    <w:rsid w:val="00FF30DE"/>
    <w:rsid w:val="00FF3D9F"/>
    <w:rsid w:val="00FF5548"/>
    <w:rsid w:val="00FF585A"/>
    <w:rsid w:val="00FF644B"/>
    <w:rsid w:val="00FF7E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D21E2F"/>
  </w:style>
  <w:style w:type="paragraph" w:styleId="Caption">
    <w:name w:val="caption"/>
    <w:basedOn w:val="Normal"/>
    <w:next w:val="Normal"/>
    <w:uiPriority w:val="35"/>
    <w:unhideWhenUsed/>
    <w:qFormat/>
    <w:rsid w:val="00D21E2F"/>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737A8A-F62E-4402-911F-3B31ED42E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732</Words>
  <Characters>44077</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170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1-18T01:03:00Z</dcterms:created>
  <dcterms:modified xsi:type="dcterms:W3CDTF">2019-01-28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